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46310F62"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EDD8D2" w14:textId="5736BF1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A455B1"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2954DB9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w:t>
      </w:r>
      <w:del w:id="0" w:author="Gao Wang" w:date="2014-10-29T11:18:00Z">
        <w:r w:rsidRPr="00B96F05" w:rsidDel="006F687E">
          <w:rPr>
            <w:rFonts w:ascii="Times New Roman" w:hAnsi="Times New Roman"/>
            <w:sz w:val="24"/>
          </w:rPr>
          <w:delText>mutations</w:delText>
        </w:r>
      </w:del>
      <w:ins w:id="1" w:author="Gao Wang" w:date="2014-10-29T11:18:00Z">
        <w:r w:rsidR="006F687E">
          <w:rPr>
            <w:rFonts w:ascii="Times New Roman" w:hAnsi="Times New Roman"/>
            <w:sz w:val="24"/>
          </w:rPr>
          <w:t>variants</w:t>
        </w:r>
      </w:ins>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4481C1EC"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Pr="007E05B7">
        <w:rPr>
          <w:rFonts w:ascii="Times New Roman" w:hAnsi="Times New Roman"/>
          <w:sz w:val="24"/>
        </w:rPr>
        <w:t xml:space="preserve"> from WES data provides acceptable linkage results, due to low heterozygosity of SNV</w:t>
      </w:r>
      <w:r>
        <w:rPr>
          <w:rFonts w:ascii="Times New Roman" w:hAnsi="Times New Roman"/>
          <w:sz w:val="24"/>
        </w:rPr>
        <w:t>s</w:t>
      </w:r>
      <w:ins w:id="2" w:author="Gao Wang" w:date="2014-10-29T13:54:00Z">
        <w:r w:rsidR="00E667A5">
          <w:rPr>
            <w:rFonts w:ascii="Times New Roman" w:hAnsi="Times New Roman"/>
            <w:sz w:val="24"/>
          </w:rPr>
          <w:t xml:space="preserve"> and allelic heterogeneity</w:t>
        </w:r>
      </w:ins>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266787EB"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8D59E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8D59E6">
        <w:rPr>
          <w:rFonts w:ascii="Times New Roman" w:hAnsi="Times New Roman"/>
          <w:sz w:val="24"/>
        </w:rPr>
        <w:fldChar w:fldCharType="separate"/>
      </w:r>
      <w:r w:rsidR="008D59E6" w:rsidRPr="008D59E6">
        <w:rPr>
          <w:rFonts w:ascii="Times New Roman" w:hAnsi="Times New Roman"/>
          <w:sz w:val="24"/>
          <w:szCs w:val="24"/>
          <w:vertAlign w:val="superscript"/>
        </w:rPr>
        <w:t>4</w:t>
      </w:r>
      <w:r w:rsidR="008D59E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w:t>
      </w:r>
      <w:r w:rsidR="00573566">
        <w:rPr>
          <w:rFonts w:ascii="Times New Roman" w:hAnsi="Times New Roman"/>
          <w:sz w:val="24"/>
        </w:rPr>
        <w:lastRenderedPageBreak/>
        <w:t>observed for Mendelian diseases</w:t>
      </w:r>
      <w:r w:rsidR="007E05B7" w:rsidRPr="007E05B7">
        <w:rPr>
          <w:rFonts w:ascii="Times New Roman" w:hAnsi="Times New Roman"/>
          <w:sz w:val="24"/>
        </w:rPr>
        <w:t xml:space="preserve">. </w:t>
      </w:r>
      <w:ins w:id="3" w:author="Gao Wang" w:date="2014-10-29T15:36:00Z">
        <w:r w:rsidR="005650F3">
          <w:rPr>
            <w:rFonts w:ascii="Times New Roman" w:hAnsi="Times New Roman"/>
            <w:sz w:val="24"/>
          </w:rPr>
          <w:t xml:space="preserve">When causal variants are missing from samples, CHP method can still maintain some power due to </w:t>
        </w:r>
      </w:ins>
      <w:ins w:id="4" w:author="Gao Wang" w:date="2014-10-29T15:38:00Z">
        <w:r w:rsidR="00AC50A5">
          <w:rPr>
            <w:rFonts w:ascii="Times New Roman" w:hAnsi="Times New Roman"/>
            <w:sz w:val="24"/>
          </w:rPr>
          <w:t xml:space="preserve">transmission </w:t>
        </w:r>
        <w:r w:rsidR="005650F3">
          <w:rPr>
            <w:rFonts w:ascii="Times New Roman" w:hAnsi="Times New Roman"/>
            <w:sz w:val="24"/>
          </w:rPr>
          <w:t xml:space="preserve">information </w:t>
        </w:r>
      </w:ins>
      <w:ins w:id="5" w:author="Gao Wang" w:date="2014-10-29T16:28:00Z">
        <w:r w:rsidR="005F05EC">
          <w:rPr>
            <w:rFonts w:ascii="Times New Roman" w:hAnsi="Times New Roman"/>
            <w:sz w:val="24"/>
          </w:rPr>
          <w:t>retained</w:t>
        </w:r>
      </w:ins>
      <w:ins w:id="6" w:author="Gao Wang" w:date="2014-10-29T15:38:00Z">
        <w:r w:rsidR="00D43AEA">
          <w:rPr>
            <w:rFonts w:ascii="Times New Roman" w:hAnsi="Times New Roman"/>
            <w:sz w:val="24"/>
          </w:rPr>
          <w:t xml:space="preserve"> by </w:t>
        </w:r>
      </w:ins>
      <w:ins w:id="7" w:author="Gao Wang" w:date="2014-10-30T14:41:00Z">
        <w:r w:rsidR="000F1209">
          <w:rPr>
            <w:rFonts w:ascii="Times New Roman" w:hAnsi="Times New Roman"/>
            <w:sz w:val="24"/>
          </w:rPr>
          <w:t>other</w:t>
        </w:r>
      </w:ins>
      <w:ins w:id="8" w:author="Gao Wang" w:date="2014-10-29T15:38:00Z">
        <w:r w:rsidR="005650F3">
          <w:rPr>
            <w:rFonts w:ascii="Times New Roman" w:hAnsi="Times New Roman"/>
            <w:sz w:val="24"/>
          </w:rPr>
          <w:t xml:space="preserve"> variants. </w:t>
        </w:r>
      </w:ins>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49CD122F"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0AB6BF64" w14:textId="20366A51"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To generate regional markers, haplotypes for the region must be obtained for all samples with sequence data. NGS data from family members are first checked for Mendelian errors; </w:t>
      </w:r>
      <w:ins w:id="9" w:author="Gao Wang" w:date="2014-10-29T14:41:00Z">
        <w:r w:rsidR="00E34E37">
          <w:rPr>
            <w:rFonts w:ascii="Times New Roman" w:hAnsi="Times New Roman"/>
            <w:sz w:val="24"/>
          </w:rPr>
          <w:t xml:space="preserve">variants with </w:t>
        </w:r>
      </w:ins>
      <w:r w:rsidRPr="000433E1">
        <w:rPr>
          <w:rFonts w:ascii="Times New Roman" w:hAnsi="Times New Roman"/>
          <w:sz w:val="24"/>
        </w:rPr>
        <w:t>Mendelian inconsistencies are treated as missing data</w:t>
      </w:r>
      <w:ins w:id="10" w:author="Gao Wang" w:date="2014-10-29T14:44:00Z">
        <w:r w:rsidR="00302F5B">
          <w:rPr>
            <w:rFonts w:ascii="Times New Roman" w:hAnsi="Times New Roman"/>
            <w:sz w:val="24"/>
          </w:rPr>
          <w:t xml:space="preserve"> </w:t>
        </w:r>
      </w:ins>
      <w:commentRangeStart w:id="11"/>
      <w:ins w:id="12" w:author="Gao Wang" w:date="2014-10-29T14:41:00Z">
        <w:r w:rsidR="000C27F2">
          <w:rPr>
            <w:rFonts w:ascii="Times New Roman" w:hAnsi="Times New Roman"/>
            <w:sz w:val="24"/>
          </w:rPr>
          <w:t>if</w:t>
        </w:r>
      </w:ins>
      <w:commentRangeEnd w:id="11"/>
      <w:ins w:id="13" w:author="Gao Wang" w:date="2014-11-04T18:18:00Z">
        <w:r w:rsidR="00800D4A">
          <w:rPr>
            <w:rStyle w:val="CommentReference"/>
            <w:lang w:val="x-none" w:eastAsia="x-none"/>
          </w:rPr>
          <w:commentReference w:id="11"/>
        </w:r>
      </w:ins>
      <w:ins w:id="14" w:author="Gao Wang" w:date="2014-10-29T14:41:00Z">
        <w:r w:rsidR="000C27F2">
          <w:rPr>
            <w:rFonts w:ascii="Times New Roman" w:hAnsi="Times New Roman"/>
            <w:sz w:val="24"/>
          </w:rPr>
          <w:t xml:space="preserve"> </w:t>
        </w:r>
      </w:ins>
      <w:ins w:id="15" w:author="Gao Wang" w:date="2014-10-29T14:42:00Z">
        <w:r w:rsidR="00C64715">
          <w:rPr>
            <w:rFonts w:ascii="Times New Roman" w:hAnsi="Times New Roman"/>
            <w:sz w:val="24"/>
          </w:rPr>
          <w:t xml:space="preserve">they </w:t>
        </w:r>
      </w:ins>
      <w:ins w:id="16" w:author="Gao Wang" w:date="2014-10-29T14:41:00Z">
        <w:r w:rsidR="000C27F2">
          <w:rPr>
            <w:rFonts w:ascii="Times New Roman" w:hAnsi="Times New Roman"/>
            <w:sz w:val="24"/>
          </w:rPr>
          <w:t xml:space="preserve">cannot be rectified based on apparent </w:t>
        </w:r>
      </w:ins>
      <w:ins w:id="17" w:author="Gao Wang" w:date="2014-10-29T14:45:00Z">
        <w:r w:rsidR="00A57BD3">
          <w:rPr>
            <w:rFonts w:ascii="Times New Roman" w:hAnsi="Times New Roman"/>
            <w:sz w:val="24"/>
          </w:rPr>
          <w:t xml:space="preserve">allele </w:t>
        </w:r>
      </w:ins>
      <w:ins w:id="18" w:author="Gao Wang" w:date="2014-10-29T14:41:00Z">
        <w:r w:rsidR="000C27F2">
          <w:rPr>
            <w:rFonts w:ascii="Times New Roman" w:hAnsi="Times New Roman"/>
            <w:sz w:val="24"/>
          </w:rPr>
          <w:t>transmission</w:t>
        </w:r>
      </w:ins>
      <w:ins w:id="19" w:author="Gao Wang" w:date="2014-10-29T14:45:00Z">
        <w:r w:rsidR="00A57BD3">
          <w:rPr>
            <w:rFonts w:ascii="Times New Roman" w:hAnsi="Times New Roman"/>
            <w:sz w:val="24"/>
          </w:rPr>
          <w:t xml:space="preserve"> patterns</w:t>
        </w:r>
      </w:ins>
      <w:r w:rsidRPr="000433E1">
        <w:rPr>
          <w:rFonts w:ascii="Times New Roman" w:hAnsi="Times New Roman"/>
          <w:sz w:val="24"/>
        </w:rPr>
        <w:t xml:space="preserve">. An improved version of the Lander-Green algorithm for genetic phasing </w:t>
      </w:r>
      <w:del w:id="20" w:author="Gao Wang" w:date="2014-10-29T14:44:00Z">
        <w:r w:rsidRPr="000433E1" w:rsidDel="0053591B">
          <w:rPr>
            <w:rFonts w:ascii="Times New Roman" w:hAnsi="Times New Roman"/>
            <w:sz w:val="24"/>
          </w:rPr>
          <w:delText xml:space="preserve">and </w:delText>
        </w:r>
      </w:del>
      <w:del w:id="21" w:author="Gao Wang" w:date="2014-10-29T14:42:00Z">
        <w:r w:rsidRPr="000433E1" w:rsidDel="0041577F">
          <w:rPr>
            <w:rFonts w:ascii="Times New Roman" w:hAnsi="Times New Roman"/>
            <w:sz w:val="24"/>
          </w:rPr>
          <w:delText xml:space="preserve">missing genotype imputation </w:delText>
        </w:r>
      </w:del>
      <w:r w:rsidRPr="000433E1">
        <w:rPr>
          <w:rFonts w:ascii="Times New Roman" w:hAnsi="Times New Roman"/>
          <w:sz w:val="24"/>
        </w:rPr>
        <w:t>is then applied to reconstruct haplotypes in the pedigrees</w:t>
      </w:r>
      <w:r w:rsidR="00CD23E0">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8D59E6" w:rsidRPr="008D59E6">
        <w:rPr>
          <w:rFonts w:ascii="Times New Roman" w:hAnsi="Times New Roman"/>
          <w:sz w:val="24"/>
          <w:szCs w:val="24"/>
          <w:vertAlign w:val="superscript"/>
        </w:rPr>
        <w:t>5</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haplotypes by “bins”, e.g. LD blocks, and collapse variants in a bin into an indicator variable with values 0 or 1 for having no </w:t>
      </w:r>
      <w:r w:rsidRPr="000433E1">
        <w:rPr>
          <w:rFonts w:ascii="Times New Roman" w:hAnsi="Times New Roman"/>
          <w:sz w:val="24"/>
        </w:rPr>
        <w:lastRenderedPageBreak/>
        <w:t>minor allele or at least one minor allele within the bin, which is similar to</w:t>
      </w:r>
      <w:r w:rsidR="000E232D">
        <w:rPr>
          <w:rFonts w:ascii="Times New Roman" w:hAnsi="Times New Roman"/>
          <w:sz w:val="24"/>
        </w:rPr>
        <w:t xml:space="preserve"> the </w:t>
      </w:r>
      <w:r w:rsidRPr="000433E1">
        <w:rPr>
          <w:rFonts w:ascii="Times New Roman" w:hAnsi="Times New Roman"/>
          <w:sz w:val="24"/>
        </w:rPr>
        <w:t xml:space="preserve">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8D59E6" w:rsidRPr="008D59E6">
        <w:rPr>
          <w:rFonts w:ascii="Times New Roman" w:hAnsi="Times New Roman"/>
          <w:sz w:val="24"/>
          <w:szCs w:val="24"/>
          <w:vertAlign w:val="superscript"/>
        </w:rPr>
        <w:t>6</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all samples are uniquely </w:t>
      </w:r>
      <w:commentRangeStart w:id="22"/>
      <w:r w:rsidRPr="000433E1">
        <w:rPr>
          <w:rFonts w:ascii="Times New Roman" w:hAnsi="Times New Roman"/>
          <w:sz w:val="24"/>
        </w:rPr>
        <w:t>represented</w:t>
      </w:r>
      <w:commentRangeEnd w:id="22"/>
      <w:r w:rsidR="00395302">
        <w:rPr>
          <w:rStyle w:val="CommentReference"/>
          <w:lang w:val="x-none" w:eastAsia="x-none"/>
        </w:rPr>
        <w:commentReference w:id="22"/>
      </w:r>
      <w:ins w:id="23" w:author="Gao Wang" w:date="2014-10-29T14:46:00Z">
        <w:r w:rsidR="005C20D6">
          <w:rPr>
            <w:rFonts w:ascii="Times New Roman" w:hAnsi="Times New Roman"/>
            <w:sz w:val="24"/>
          </w:rPr>
          <w:t xml:space="preserve"> (Figure 1)</w:t>
        </w:r>
      </w:ins>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078D60CE" w14:textId="77777777" w:rsidR="00452CCB" w:rsidRDefault="00452CCB" w:rsidP="00452CCB">
      <w:pPr>
        <w:spacing w:afterLines="280" w:after="672" w:line="480" w:lineRule="auto"/>
        <w:jc w:val="both"/>
        <w:rPr>
          <w:ins w:id="24" w:author="Gao Wang" w:date="2014-10-29T16:33:00Z"/>
          <w:rFonts w:ascii="Times New Roman" w:hAnsi="Times New Roman"/>
          <w:sz w:val="24"/>
        </w:rPr>
      </w:pPr>
      <w:r w:rsidRPr="00BF16FA">
        <w:rPr>
          <w:rFonts w:ascii="Times New Roman" w:hAnsi="Times New Roman"/>
          <w:sz w:val="24"/>
        </w:rPr>
        <w:t xml:space="preserve">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ins w:id="25" w:author="Gao Wang" w:date="2014-10-30T13:57:00Z">
        <w:r>
          <w:rPr>
            <w:rFonts w:ascii="Times New Roman" w:hAnsi="Times New Roman"/>
            <w:sz w:val="24"/>
          </w:rPr>
          <w:t>where recombination events occur within a family</w:t>
        </w:r>
      </w:ins>
      <w:del w:id="26" w:author="Gao Wang" w:date="2014-10-30T13:57:00Z">
        <w:r w:rsidRPr="00BF16FA" w:rsidDel="00EB3FA8">
          <w:rPr>
            <w:rFonts w:ascii="Times New Roman" w:hAnsi="Times New Roman"/>
            <w:sz w:val="24"/>
          </w:rPr>
          <w:delText>with recombination events</w:delText>
        </w:r>
      </w:del>
      <w:r w:rsidRPr="00BF16FA">
        <w:rPr>
          <w:rFonts w:ascii="Times New Roman" w:hAnsi="Times New Roman"/>
          <w:sz w:val="24"/>
        </w:rPr>
        <w:t xml:space="preserve">, the sub-unit that shows the strongest evidence of linkage among all sub-units created by recombination </w:t>
      </w:r>
      <w:ins w:id="27" w:author="Gao Wang" w:date="2014-10-30T13:58:00Z">
        <w:r>
          <w:rPr>
            <w:rFonts w:ascii="Times New Roman" w:hAnsi="Times New Roman"/>
            <w:sz w:val="24"/>
          </w:rPr>
          <w:t>breakpoints</w:t>
        </w:r>
      </w:ins>
      <w:del w:id="28" w:author="Gao Wang" w:date="2014-10-30T13:58:00Z">
        <w:r w:rsidRPr="00BF16FA" w:rsidDel="00FD2ED4">
          <w:rPr>
            <w:rFonts w:ascii="Times New Roman" w:hAnsi="Times New Roman"/>
            <w:sz w:val="24"/>
          </w:rPr>
          <w:delText>events</w:delText>
        </w:r>
      </w:del>
      <w:r w:rsidRPr="00BF16FA">
        <w:rPr>
          <w:rFonts w:ascii="Times New Roman" w:hAnsi="Times New Roman"/>
          <w:sz w:val="24"/>
        </w:rPr>
        <w:t xml:space="preserve"> is </w:t>
      </w:r>
      <w:ins w:id="29" w:author="Gao Wang" w:date="2014-10-30T13:59:00Z">
        <w:r>
          <w:rPr>
            <w:rFonts w:ascii="Times New Roman" w:hAnsi="Times New Roman"/>
            <w:sz w:val="24"/>
          </w:rPr>
          <w:t xml:space="preserve">used as the LOD score for the family on the region so that results from multiple families can be </w:t>
        </w:r>
        <w:commentRangeStart w:id="30"/>
        <w:r>
          <w:rPr>
            <w:rFonts w:ascii="Times New Roman" w:hAnsi="Times New Roman"/>
            <w:sz w:val="24"/>
          </w:rPr>
          <w:t>combined</w:t>
        </w:r>
      </w:ins>
      <w:commentRangeEnd w:id="30"/>
      <w:ins w:id="31" w:author="Gao Wang" w:date="2014-11-04T18:19:00Z">
        <w:r w:rsidR="002A670F">
          <w:rPr>
            <w:rStyle w:val="CommentReference"/>
            <w:lang w:val="x-none" w:eastAsia="x-none"/>
          </w:rPr>
          <w:commentReference w:id="30"/>
        </w:r>
      </w:ins>
      <w:ins w:id="32" w:author="Gao Wang" w:date="2014-10-30T13:59:00Z">
        <w:r>
          <w:rPr>
            <w:rFonts w:ascii="Times New Roman" w:hAnsi="Times New Roman"/>
            <w:sz w:val="24"/>
          </w:rPr>
          <w:t>.</w:t>
        </w:r>
      </w:ins>
      <w:del w:id="33" w:author="Gao Wang" w:date="2014-10-30T13:59:00Z">
        <w:r w:rsidRPr="00BF16FA" w:rsidDel="003504C0">
          <w:rPr>
            <w:rFonts w:ascii="Times New Roman" w:hAnsi="Times New Roman"/>
            <w:sz w:val="24"/>
          </w:rPr>
          <w:delText>chosen to represent the entire region</w:delText>
        </w:r>
      </w:del>
      <w:del w:id="34" w:author="Gao Wang" w:date="2014-10-30T15:00:00Z">
        <w:r w:rsidRPr="00BF16FA" w:rsidDel="006900C0">
          <w:rPr>
            <w:rFonts w:ascii="Times New Roman" w:hAnsi="Times New Roman"/>
            <w:sz w:val="24"/>
          </w:rPr>
          <w:delText xml:space="preserve">. </w:delText>
        </w:r>
      </w:del>
    </w:p>
    <w:p w14:paraId="346C7A5F" w14:textId="1F45A402"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 xml:space="preserve">sequence data, linkage analysis requires marker allele frequencies. Frequencies of regional markers generated by CHP method can be derived from </w:t>
      </w:r>
      <w:del w:id="35" w:author="Gao Wang" w:date="2014-10-28T15:43:00Z">
        <w:r w:rsidRPr="00566129" w:rsidDel="00BF260E">
          <w:rPr>
            <w:rFonts w:ascii="Times New Roman" w:hAnsi="Times New Roman"/>
            <w:sz w:val="24"/>
          </w:rPr>
          <w:delText xml:space="preserve">the </w:delText>
        </w:r>
      </w:del>
      <w:del w:id="36" w:author="Gao Wang" w:date="2014-10-28T15:30:00Z">
        <w:r w:rsidRPr="00566129" w:rsidDel="006117A3">
          <w:rPr>
            <w:rFonts w:ascii="Times New Roman" w:hAnsi="Times New Roman"/>
            <w:sz w:val="24"/>
          </w:rPr>
          <w:delText xml:space="preserve">cumulative </w:delText>
        </w:r>
      </w:del>
      <w:r w:rsidRPr="00566129">
        <w:rPr>
          <w:rFonts w:ascii="Times New Roman" w:hAnsi="Times New Roman"/>
          <w:sz w:val="24"/>
        </w:rPr>
        <w:t>minor allele frequenc</w:t>
      </w:r>
      <w:ins w:id="37" w:author="Gao Wang" w:date="2014-10-28T15:42:00Z">
        <w:r w:rsidR="00BF260E">
          <w:rPr>
            <w:rFonts w:ascii="Times New Roman" w:hAnsi="Times New Roman"/>
            <w:sz w:val="24"/>
          </w:rPr>
          <w:t>ies</w:t>
        </w:r>
      </w:ins>
      <w:del w:id="38" w:author="Gao Wang" w:date="2014-10-28T15:43:00Z">
        <w:r w:rsidRPr="00566129" w:rsidDel="00BF260E">
          <w:rPr>
            <w:rFonts w:ascii="Times New Roman" w:hAnsi="Times New Roman"/>
            <w:sz w:val="24"/>
          </w:rPr>
          <w:delText>y</w:delText>
        </w:r>
      </w:del>
      <w:r w:rsidRPr="00566129">
        <w:rPr>
          <w:rFonts w:ascii="Times New Roman" w:hAnsi="Times New Roman"/>
          <w:sz w:val="24"/>
        </w:rPr>
        <w:t xml:space="preserve"> (MAF)</w:t>
      </w:r>
      <w:ins w:id="39" w:author="Gao Wang" w:date="2014-10-28T15:30:00Z">
        <w:r w:rsidR="007F427A">
          <w:rPr>
            <w:rFonts w:ascii="Times New Roman" w:hAnsi="Times New Roman"/>
            <w:sz w:val="24"/>
          </w:rPr>
          <w:t xml:space="preserve"> of variants and </w:t>
        </w:r>
        <w:r w:rsidR="006117A3">
          <w:rPr>
            <w:rFonts w:ascii="Times New Roman" w:hAnsi="Times New Roman"/>
            <w:sz w:val="24"/>
          </w:rPr>
          <w:t>pair-wise LD between variants.</w:t>
        </w:r>
      </w:ins>
      <w:r w:rsidRPr="00566129">
        <w:rPr>
          <w:rFonts w:ascii="Times New Roman" w:hAnsi="Times New Roman"/>
          <w:sz w:val="24"/>
        </w:rPr>
        <w:t xml:space="preserve"> </w:t>
      </w:r>
      <w:ins w:id="40" w:author="Gao Wang" w:date="2014-10-28T15:46:00Z">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ins>
      <w:ins w:id="41" w:author="Gao Wang" w:date="2014-10-28T15:51:00Z">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ins>
      <w:ins w:id="42" w:author="Gao Wang" w:date="2014-10-28T16:10:00Z">
        <w:r w:rsidR="00121A97">
          <w:rPr>
            <w:rFonts w:ascii="Times New Roman" w:hAnsi="Times New Roman"/>
            <w:sz w:val="24"/>
          </w:rPr>
          <w:t xml:space="preserve">mass </w:t>
        </w:r>
      </w:ins>
      <w:ins w:id="43" w:author="Gao Wang" w:date="2014-10-28T15:51:00Z">
        <w:r w:rsidR="004D3AAE">
          <w:rPr>
            <w:rFonts w:ascii="Times New Roman" w:hAnsi="Times New Roman"/>
            <w:sz w:val="24"/>
          </w:rPr>
          <w:t xml:space="preserve">function </w:t>
        </w:r>
      </w:ins>
      <w:ins w:id="44" w:author="Gao Wang" w:date="2014-10-28T15:55:00Z">
        <w:r w:rsidR="00FE14B3" w:rsidRPr="004F13E0">
          <w:rPr>
            <w:rFonts w:ascii="Times New Roman" w:hAnsi="Times New Roman"/>
            <w:position w:val="-14"/>
            <w:sz w:val="24"/>
          </w:rPr>
          <w:object w:dxaOrig="1620" w:dyaOrig="380" w14:anchorId="556908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18.75pt" o:ole="">
              <v:imagedata r:id="rId11" o:title=""/>
            </v:shape>
            <o:OLEObject Type="Embed" ProgID="Equation.DSMT4" ShapeID="_x0000_i1025" DrawAspect="Content" ObjectID="_1476697525" r:id="rId12"/>
          </w:object>
        </w:r>
      </w:ins>
      <w:ins w:id="45" w:author="Gao Wang" w:date="2014-10-28T15:55:00Z">
        <w:r w:rsidR="004D3AAE">
          <w:rPr>
            <w:rFonts w:ascii="Times New Roman" w:hAnsi="Times New Roman"/>
            <w:sz w:val="24"/>
          </w:rPr>
          <w:t xml:space="preserve"> </w:t>
        </w:r>
      </w:ins>
      <w:ins w:id="46" w:author="Gao Wang" w:date="2014-10-28T15:58:00Z">
        <w:r w:rsidR="004D3AAE">
          <w:rPr>
            <w:rFonts w:ascii="Times New Roman" w:hAnsi="Times New Roman"/>
            <w:sz w:val="24"/>
          </w:rPr>
          <w:t xml:space="preserve">where </w:t>
        </w:r>
      </w:ins>
      <w:ins w:id="47" w:author="Gao Wang" w:date="2014-10-28T16:02:00Z">
        <w:r w:rsidR="00FE14B3" w:rsidRPr="004F13E0">
          <w:rPr>
            <w:rFonts w:ascii="Times New Roman" w:hAnsi="Times New Roman"/>
            <w:position w:val="-12"/>
            <w:sz w:val="24"/>
          </w:rPr>
          <w:object w:dxaOrig="480" w:dyaOrig="360" w14:anchorId="3A19BFB8">
            <v:shape id="_x0000_i1026" type="#_x0000_t75" style="width:24.75pt;height:17.25pt" o:ole="">
              <v:imagedata r:id="rId13" o:title=""/>
            </v:shape>
            <o:OLEObject Type="Embed" ProgID="Equation.DSMT4" ShapeID="_x0000_i1026" DrawAspect="Content" ObjectID="_1476697526" r:id="rId14"/>
          </w:object>
        </w:r>
      </w:ins>
      <w:ins w:id="48" w:author="Gao Wang" w:date="2014-10-28T16:02:00Z">
        <w:r w:rsidR="005954EC">
          <w:rPr>
            <w:rFonts w:ascii="Times New Roman" w:hAnsi="Times New Roman"/>
            <w:sz w:val="24"/>
          </w:rPr>
          <w:t xml:space="preserve"> is expected allele counts for the </w:t>
        </w:r>
        <w:r w:rsidR="005954EC" w:rsidRPr="005954EC">
          <w:rPr>
            <w:rFonts w:ascii="Times New Roman" w:hAnsi="Times New Roman"/>
            <w:i/>
            <w:sz w:val="24"/>
            <w:rPrChange w:id="49" w:author="Gao Wang" w:date="2014-10-28T16:02:00Z">
              <w:rPr>
                <w:rFonts w:ascii="Times New Roman" w:hAnsi="Times New Roman"/>
                <w:sz w:val="24"/>
              </w:rPr>
            </w:rPrChange>
          </w:rPr>
          <w:t>M</w:t>
        </w:r>
        <w:r w:rsidR="005954EC">
          <w:rPr>
            <w:rFonts w:ascii="Times New Roman" w:hAnsi="Times New Roman"/>
            <w:sz w:val="24"/>
          </w:rPr>
          <w:t xml:space="preserve"> </w:t>
        </w:r>
        <w:r w:rsidR="005954EC">
          <w:rPr>
            <w:rFonts w:ascii="Times New Roman" w:hAnsi="Times New Roman"/>
            <w:sz w:val="24"/>
          </w:rPr>
          <w:lastRenderedPageBreak/>
          <w:t xml:space="preserve">variants and </w:t>
        </w:r>
      </w:ins>
      <w:ins w:id="50" w:author="Gao Wang" w:date="2014-10-28T16:03:00Z">
        <w:r w:rsidR="00FE14B3" w:rsidRPr="005954EC">
          <w:rPr>
            <w:rFonts w:ascii="Times New Roman" w:hAnsi="Times New Roman"/>
            <w:position w:val="-12"/>
            <w:sz w:val="24"/>
          </w:rPr>
          <w:object w:dxaOrig="560" w:dyaOrig="360" w14:anchorId="7113DF5D">
            <v:shape id="_x0000_i1027" type="#_x0000_t75" style="width:27.75pt;height:17.25pt" o:ole="">
              <v:imagedata r:id="rId15" o:title=""/>
            </v:shape>
            <o:OLEObject Type="Embed" ProgID="Equation.DSMT4" ShapeID="_x0000_i1027" DrawAspect="Content" ObjectID="_1476697527" r:id="rId16"/>
          </w:object>
        </w:r>
      </w:ins>
      <w:ins w:id="51" w:author="Gao Wang" w:date="2014-10-28T16:03:00Z">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ins>
      <w:r w:rsidR="004F13E0">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4F13E0">
        <w:rPr>
          <w:rFonts w:ascii="Times New Roman" w:hAnsi="Times New Roman"/>
          <w:sz w:val="24"/>
        </w:rPr>
        <w:fldChar w:fldCharType="separate"/>
      </w:r>
      <w:r w:rsidR="004F13E0" w:rsidRPr="004F13E0">
        <w:rPr>
          <w:rFonts w:ascii="Times New Roman" w:hAnsi="Times New Roman"/>
          <w:sz w:val="24"/>
          <w:szCs w:val="24"/>
          <w:vertAlign w:val="superscript"/>
        </w:rPr>
        <w:t>7</w:t>
      </w:r>
      <w:r w:rsidR="004F13E0">
        <w:rPr>
          <w:rFonts w:ascii="Times New Roman" w:hAnsi="Times New Roman"/>
          <w:sz w:val="24"/>
        </w:rPr>
        <w:fldChar w:fldCharType="end"/>
      </w:r>
      <w:ins w:id="52" w:author="Gao Wang" w:date="2014-10-28T16:03:00Z">
        <w:r w:rsidR="005954EC">
          <w:rPr>
            <w:rFonts w:ascii="Times New Roman" w:hAnsi="Times New Roman"/>
            <w:sz w:val="24"/>
          </w:rPr>
          <w:t xml:space="preserve">. </w:t>
        </w:r>
      </w:ins>
      <w:ins w:id="53" w:author="Gao Wang" w:date="2014-10-28T16:06:00Z">
        <w:r w:rsidR="00121A97">
          <w:rPr>
            <w:rFonts w:ascii="Times New Roman" w:hAnsi="Times New Roman"/>
            <w:sz w:val="24"/>
          </w:rPr>
          <w:t xml:space="preserve">The covariance between variants </w:t>
        </w:r>
      </w:ins>
      <w:ins w:id="54" w:author="Gao Wang" w:date="2014-10-28T16:06:00Z">
        <w:r w:rsidR="00121A97" w:rsidRPr="00BF5F58">
          <w:rPr>
            <w:rFonts w:ascii="Times New Roman" w:hAnsi="Times New Roman"/>
            <w:position w:val="-12"/>
            <w:sz w:val="24"/>
          </w:rPr>
          <w:object w:dxaOrig="300" w:dyaOrig="360" w14:anchorId="7EEB1DDC">
            <v:shape id="_x0000_i1028" type="#_x0000_t75" style="width:15pt;height:17.25pt" o:ole="">
              <v:imagedata r:id="rId17" o:title=""/>
            </v:shape>
            <o:OLEObject Type="Embed" ProgID="Equation.DSMT4" ShapeID="_x0000_i1028" DrawAspect="Content" ObjectID="_1476697528" r:id="rId18"/>
          </w:object>
        </w:r>
      </w:ins>
      <w:ins w:id="55" w:author="Gao Wang" w:date="2014-10-28T16:06:00Z">
        <w:r w:rsidR="00121A97">
          <w:rPr>
            <w:rFonts w:ascii="Times New Roman" w:hAnsi="Times New Roman"/>
            <w:sz w:val="24"/>
          </w:rPr>
          <w:t xml:space="preserve"> </w:t>
        </w:r>
      </w:ins>
      <w:ins w:id="56" w:author="Gao Wang" w:date="2014-10-28T16:07:00Z">
        <w:r w:rsidR="00121A97">
          <w:rPr>
            <w:rFonts w:ascii="Times New Roman" w:hAnsi="Times New Roman"/>
            <w:sz w:val="24"/>
          </w:rPr>
          <w:t xml:space="preserve">and </w:t>
        </w:r>
      </w:ins>
      <w:ins w:id="57" w:author="Gao Wang" w:date="2014-10-28T16:07:00Z">
        <w:r w:rsidR="00121A97" w:rsidRPr="00121A97">
          <w:rPr>
            <w:rFonts w:ascii="Times New Roman" w:hAnsi="Times New Roman"/>
            <w:position w:val="-14"/>
            <w:sz w:val="24"/>
          </w:rPr>
          <w:object w:dxaOrig="340" w:dyaOrig="380" w14:anchorId="5F6DDDB7">
            <v:shape id="_x0000_i1029" type="#_x0000_t75" style="width:17.25pt;height:18.75pt" o:ole="">
              <v:imagedata r:id="rId19" o:title=""/>
            </v:shape>
            <o:OLEObject Type="Embed" ProgID="Equation.DSMT4" ShapeID="_x0000_i1029" DrawAspect="Content" ObjectID="_1476697529" r:id="rId20"/>
          </w:object>
        </w:r>
      </w:ins>
      <w:ins w:id="58" w:author="Gao Wang" w:date="2014-10-28T16:07:00Z">
        <w:r w:rsidR="00121A97">
          <w:rPr>
            <w:rFonts w:ascii="Times New Roman" w:hAnsi="Times New Roman"/>
            <w:sz w:val="24"/>
          </w:rPr>
          <w:t xml:space="preserve"> can be computed by </w:t>
        </w:r>
      </w:ins>
      <w:ins w:id="59" w:author="Gao Wang" w:date="2014-10-28T16:07:00Z">
        <w:r w:rsidR="00D30F13" w:rsidRPr="00BF5F58">
          <w:rPr>
            <w:rFonts w:ascii="Times New Roman" w:hAnsi="Times New Roman"/>
            <w:position w:val="-16"/>
            <w:sz w:val="24"/>
          </w:rPr>
          <w:object w:dxaOrig="3720" w:dyaOrig="440" w14:anchorId="548D5642">
            <v:shape id="_x0000_i1030" type="#_x0000_t75" style="width:185.25pt;height:21.75pt" o:ole="">
              <v:imagedata r:id="rId21" o:title=""/>
            </v:shape>
            <o:OLEObject Type="Embed" ProgID="Equation.DSMT4" ShapeID="_x0000_i1030" DrawAspect="Content" ObjectID="_1476697530" r:id="rId22"/>
          </w:object>
        </w:r>
      </w:ins>
      <w:ins w:id="60" w:author="Gao Wang" w:date="2014-10-28T16:07:00Z">
        <w:r w:rsidR="00121A97">
          <w:rPr>
            <w:rFonts w:ascii="Times New Roman" w:hAnsi="Times New Roman"/>
            <w:sz w:val="24"/>
          </w:rPr>
          <w:t xml:space="preserve"> </w:t>
        </w:r>
      </w:ins>
      <w:ins w:id="61" w:author="Gao Wang" w:date="2014-10-28T16:09:00Z">
        <w:r w:rsidR="00121A97">
          <w:rPr>
            <w:rFonts w:ascii="Times New Roman" w:hAnsi="Times New Roman"/>
            <w:sz w:val="24"/>
          </w:rPr>
          <w:t xml:space="preserve">where </w:t>
        </w:r>
      </w:ins>
      <w:ins w:id="62" w:author="Gao Wang" w:date="2014-10-28T16:09:00Z">
        <w:r w:rsidR="00121A97" w:rsidRPr="00BF5F58">
          <w:rPr>
            <w:rFonts w:ascii="Times New Roman" w:hAnsi="Times New Roman"/>
            <w:position w:val="-14"/>
            <w:sz w:val="24"/>
          </w:rPr>
          <w:object w:dxaOrig="260" w:dyaOrig="400" w14:anchorId="1F550029">
            <v:shape id="_x0000_i1031" type="#_x0000_t75" style="width:12.75pt;height:19.5pt" o:ole="">
              <v:imagedata r:id="rId23" o:title=""/>
            </v:shape>
            <o:OLEObject Type="Embed" ProgID="Equation.DSMT4" ShapeID="_x0000_i1031" DrawAspect="Content" ObjectID="_1476697531" r:id="rId24"/>
          </w:object>
        </w:r>
      </w:ins>
      <w:ins w:id="63" w:author="Gao Wang" w:date="2014-10-28T16:09:00Z">
        <w:r w:rsidR="00121A97">
          <w:rPr>
            <w:rFonts w:ascii="Times New Roman" w:hAnsi="Times New Roman"/>
            <w:sz w:val="24"/>
          </w:rPr>
          <w:t xml:space="preserve"> is </w:t>
        </w:r>
      </w:ins>
      <w:ins w:id="64" w:author="Gao Wang" w:date="2014-10-28T16:10:00Z">
        <w:r w:rsidR="00121A97">
          <w:rPr>
            <w:rFonts w:ascii="Times New Roman" w:hAnsi="Times New Roman"/>
            <w:sz w:val="24"/>
          </w:rPr>
          <w:t xml:space="preserve">the </w:t>
        </w:r>
      </w:ins>
      <w:ins w:id="65" w:author="Gao Wang" w:date="2014-10-28T16:09:00Z">
        <w:r w:rsidR="00121A97">
          <w:rPr>
            <w:rFonts w:ascii="Times New Roman" w:hAnsi="Times New Roman"/>
            <w:sz w:val="24"/>
          </w:rPr>
          <w:t xml:space="preserve">LD </w:t>
        </w:r>
      </w:ins>
      <w:ins w:id="66" w:author="Gao Wang" w:date="2014-10-28T16:10:00Z">
        <w:r w:rsidR="00121A97">
          <w:rPr>
            <w:rFonts w:ascii="Times New Roman" w:hAnsi="Times New Roman"/>
            <w:sz w:val="24"/>
          </w:rPr>
          <w:t xml:space="preserve">coefficient, </w:t>
        </w:r>
      </w:ins>
      <w:ins w:id="67" w:author="Gao Wang" w:date="2014-10-28T16:10:00Z">
        <w:r w:rsidR="003653B3" w:rsidRPr="00BF5F58">
          <w:rPr>
            <w:rFonts w:ascii="Times New Roman" w:hAnsi="Times New Roman"/>
            <w:position w:val="-10"/>
            <w:sz w:val="24"/>
          </w:rPr>
          <w:object w:dxaOrig="240" w:dyaOrig="260" w14:anchorId="12E7B43C">
            <v:shape id="_x0000_i1032" type="#_x0000_t75" style="width:12pt;height:12.75pt" o:ole="">
              <v:imagedata r:id="rId25" o:title=""/>
            </v:shape>
            <o:OLEObject Type="Embed" ProgID="Equation.DSMT4" ShapeID="_x0000_i1032" DrawAspect="Content" ObjectID="_1476697532" r:id="rId26"/>
          </w:object>
        </w:r>
      </w:ins>
      <w:ins w:id="68" w:author="Gao Wang" w:date="2014-10-28T16:10:00Z">
        <w:r w:rsidR="003653B3">
          <w:rPr>
            <w:rFonts w:ascii="Times New Roman" w:hAnsi="Times New Roman"/>
            <w:sz w:val="24"/>
          </w:rPr>
          <w:t xml:space="preserve"> </w:t>
        </w:r>
      </w:ins>
      <w:ins w:id="69" w:author="Gao Wang" w:date="2014-10-28T16:11:00Z">
        <w:r w:rsidR="003653B3">
          <w:rPr>
            <w:rFonts w:ascii="Times New Roman" w:hAnsi="Times New Roman"/>
            <w:sz w:val="24"/>
          </w:rPr>
          <w:t>is</w:t>
        </w:r>
      </w:ins>
      <w:ins w:id="70" w:author="Gao Wang" w:date="2014-10-28T16:12:00Z">
        <w:r w:rsidR="003653B3">
          <w:rPr>
            <w:rFonts w:ascii="Times New Roman" w:hAnsi="Times New Roman"/>
            <w:sz w:val="24"/>
          </w:rPr>
          <w:t xml:space="preserve"> population</w:t>
        </w:r>
      </w:ins>
      <w:ins w:id="71" w:author="Gao Wang" w:date="2014-10-28T16:11:00Z">
        <w:r w:rsidR="003653B3">
          <w:rPr>
            <w:rFonts w:ascii="Times New Roman" w:hAnsi="Times New Roman"/>
            <w:sz w:val="24"/>
          </w:rPr>
          <w:t xml:space="preserve"> MAF and </w:t>
        </w:r>
      </w:ins>
      <w:ins w:id="72" w:author="Gao Wang" w:date="2014-10-28T16:12:00Z">
        <w:r w:rsidR="003653B3" w:rsidRPr="00BF5F58">
          <w:rPr>
            <w:rFonts w:ascii="Times New Roman" w:hAnsi="Times New Roman"/>
            <w:position w:val="-6"/>
            <w:sz w:val="24"/>
          </w:rPr>
          <w:object w:dxaOrig="279" w:dyaOrig="279" w14:anchorId="6A125364">
            <v:shape id="_x0000_i1033" type="#_x0000_t75" style="width:14.25pt;height:14.25pt" o:ole="">
              <v:imagedata r:id="rId27" o:title=""/>
            </v:shape>
            <o:OLEObject Type="Embed" ProgID="Equation.DSMT4" ShapeID="_x0000_i1033" DrawAspect="Content" ObjectID="_1476697533" r:id="rId28"/>
          </w:object>
        </w:r>
      </w:ins>
      <w:ins w:id="73" w:author="Gao Wang" w:date="2014-10-28T16:12:00Z">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ins>
      <w:ins w:id="74" w:author="Gao Wang" w:date="2014-10-28T16:27:00Z">
        <w:r w:rsidR="004C357C">
          <w:rPr>
            <w:rFonts w:ascii="Times New Roman" w:hAnsi="Times New Roman"/>
            <w:sz w:val="24"/>
          </w:rPr>
          <w:t>Therefore f</w:t>
        </w:r>
      </w:ins>
      <w:ins w:id="75" w:author="Gao Wang" w:date="2014-10-28T16:15:00Z">
        <w:r w:rsidR="00AD113C">
          <w:rPr>
            <w:rFonts w:ascii="Times New Roman" w:hAnsi="Times New Roman"/>
            <w:sz w:val="24"/>
          </w:rPr>
          <w:t xml:space="preserve">or given haplotype pattern </w:t>
        </w:r>
      </w:ins>
      <w:ins w:id="76" w:author="Gao Wang" w:date="2014-10-28T16:24:00Z">
        <w:r w:rsidR="0018066A" w:rsidRPr="00BF5F58">
          <w:rPr>
            <w:rFonts w:ascii="Times New Roman" w:hAnsi="Times New Roman"/>
            <w:position w:val="-12"/>
            <w:sz w:val="24"/>
          </w:rPr>
          <w:object w:dxaOrig="2900" w:dyaOrig="360" w14:anchorId="07775F3D">
            <v:shape id="_x0000_i1034" type="#_x0000_t75" style="width:144.75pt;height:17.25pt" o:ole="">
              <v:imagedata r:id="rId29" o:title=""/>
            </v:shape>
            <o:OLEObject Type="Embed" ProgID="Equation.DSMT4" ShapeID="_x0000_i1034" DrawAspect="Content" ObjectID="_1476697534" r:id="rId30"/>
          </w:object>
        </w:r>
      </w:ins>
      <w:ins w:id="77" w:author="Gao Wang" w:date="2014-10-28T16:26:00Z">
        <w:r w:rsidR="003A227F">
          <w:rPr>
            <w:rFonts w:ascii="Times New Roman" w:hAnsi="Times New Roman"/>
            <w:sz w:val="24"/>
          </w:rPr>
          <w:t>the correspondi</w:t>
        </w:r>
        <w:r w:rsidR="004C357C">
          <w:rPr>
            <w:rFonts w:ascii="Times New Roman" w:hAnsi="Times New Roman"/>
            <w:sz w:val="24"/>
          </w:rPr>
          <w:t xml:space="preserve">ng frequency </w:t>
        </w:r>
      </w:ins>
      <w:ins w:id="78" w:author="Gao Wang" w:date="2014-10-28T16:27:00Z">
        <w:r w:rsidR="004C357C" w:rsidRPr="004F13E0">
          <w:rPr>
            <w:rFonts w:ascii="Times New Roman" w:hAnsi="Times New Roman"/>
            <w:position w:val="-14"/>
            <w:sz w:val="24"/>
          </w:rPr>
          <w:object w:dxaOrig="1400" w:dyaOrig="380" w14:anchorId="00367544">
            <v:shape id="_x0000_i1035" type="#_x0000_t75" style="width:69.75pt;height:18.75pt" o:ole="">
              <v:imagedata r:id="rId31" o:title=""/>
            </v:shape>
            <o:OLEObject Type="Embed" ProgID="Equation.DSMT4" ShapeID="_x0000_i1035" DrawAspect="Content" ObjectID="_1476697535" r:id="rId32"/>
          </w:object>
        </w:r>
      </w:ins>
      <w:ins w:id="79" w:author="Gao Wang" w:date="2014-10-28T16:27:00Z">
        <w:r w:rsidR="004C357C">
          <w:rPr>
            <w:rFonts w:ascii="Times New Roman" w:hAnsi="Times New Roman"/>
            <w:sz w:val="24"/>
          </w:rPr>
          <w:t xml:space="preserve"> </w:t>
        </w:r>
      </w:ins>
      <w:ins w:id="80" w:author="Gao Wang" w:date="2014-10-28T16:26:00Z">
        <w:r w:rsidR="004C357C">
          <w:rPr>
            <w:rFonts w:ascii="Times New Roman" w:hAnsi="Times New Roman"/>
            <w:sz w:val="24"/>
          </w:rPr>
          <w:t xml:space="preserve">can </w:t>
        </w:r>
        <w:r w:rsidR="003A227F">
          <w:rPr>
            <w:rFonts w:ascii="Times New Roman" w:hAnsi="Times New Roman"/>
            <w:sz w:val="24"/>
          </w:rPr>
          <w:t>be computed</w:t>
        </w:r>
      </w:ins>
      <w:ins w:id="81" w:author="Gao Wang" w:date="2014-10-30T15:01:00Z">
        <w:r w:rsidR="004D777A">
          <w:rPr>
            <w:rFonts w:ascii="Times New Roman" w:hAnsi="Times New Roman"/>
            <w:sz w:val="24"/>
          </w:rPr>
          <w:t xml:space="preserve"> from the probability mass function</w:t>
        </w:r>
      </w:ins>
      <w:ins w:id="82" w:author="Gao Wang" w:date="2014-10-28T16:26:00Z">
        <w:r w:rsidR="003A227F">
          <w:rPr>
            <w:rFonts w:ascii="Times New Roman" w:hAnsi="Times New Roman"/>
            <w:sz w:val="24"/>
          </w:rPr>
          <w:t xml:space="preserve">. </w:t>
        </w:r>
      </w:ins>
      <w:ins w:id="83" w:author="Gao Wang" w:date="2014-10-28T16:27:00Z">
        <w:r w:rsidR="0048324C">
          <w:rPr>
            <w:rFonts w:ascii="Times New Roman" w:hAnsi="Times New Roman"/>
            <w:sz w:val="24"/>
          </w:rPr>
          <w:t xml:space="preserve">When collapsing is applied, </w:t>
        </w:r>
      </w:ins>
      <w:ins w:id="84" w:author="Gao Wang" w:date="2014-10-30T15:03:00Z">
        <w:r w:rsidR="001A2836">
          <w:rPr>
            <w:rFonts w:ascii="Times New Roman" w:hAnsi="Times New Roman"/>
            <w:sz w:val="24"/>
          </w:rPr>
          <w:t>MAF for the collapsed unit is given as</w:t>
        </w:r>
      </w:ins>
      <w:ins w:id="85" w:author="Gao Wang" w:date="2014-10-28T16:33:00Z">
        <w:r w:rsidR="001B183F">
          <w:rPr>
            <w:rFonts w:ascii="Times New Roman" w:hAnsi="Times New Roman"/>
            <w:sz w:val="24"/>
          </w:rPr>
          <w:t xml:space="preserve"> </w:t>
        </w:r>
      </w:ins>
      <w:ins w:id="86" w:author="Gao Wang" w:date="2014-10-28T16:29:00Z">
        <w:r w:rsidR="0018066A" w:rsidRPr="004F13E0">
          <w:rPr>
            <w:rFonts w:ascii="Times New Roman" w:hAnsi="Times New Roman"/>
            <w:position w:val="-14"/>
            <w:sz w:val="24"/>
          </w:rPr>
          <w:object w:dxaOrig="2360" w:dyaOrig="380" w14:anchorId="736D3C44">
            <v:shape id="_x0000_i1036" type="#_x0000_t75" style="width:119.25pt;height:18.75pt" o:ole="">
              <v:imagedata r:id="rId33" o:title=""/>
            </v:shape>
            <o:OLEObject Type="Embed" ProgID="Equation.DSMT4" ShapeID="_x0000_i1036" DrawAspect="Content" ObjectID="_1476697536" r:id="rId34"/>
          </w:object>
        </w:r>
      </w:ins>
      <w:ins w:id="87" w:author="Gao Wang" w:date="2014-10-28T16:24:00Z">
        <w:r w:rsidR="00DC2B43">
          <w:rPr>
            <w:rFonts w:ascii="Times New Roman" w:hAnsi="Times New Roman"/>
            <w:sz w:val="24"/>
          </w:rPr>
          <w:t xml:space="preserve"> </w:t>
        </w:r>
      </w:ins>
      <w:ins w:id="88" w:author="Gao Wang" w:date="2014-10-30T15:03:00Z">
        <w:r w:rsidR="00F40999">
          <w:rPr>
            <w:rFonts w:ascii="Times New Roman" w:hAnsi="Times New Roman"/>
            <w:sz w:val="24"/>
          </w:rPr>
          <w:t>by definition</w:t>
        </w:r>
      </w:ins>
      <w:ins w:id="89" w:author="Gao Wang" w:date="2014-10-28T16:24:00Z">
        <w:r w:rsidR="0048324C">
          <w:rPr>
            <w:rFonts w:ascii="Times New Roman" w:hAnsi="Times New Roman"/>
            <w:sz w:val="24"/>
          </w:rPr>
          <w:t xml:space="preserve">. </w:t>
        </w:r>
      </w:ins>
      <w:del w:id="90" w:author="Gao Wang" w:date="2014-10-28T15:31:00Z">
        <w:r w:rsidRPr="00566129" w:rsidDel="000637DE">
          <w:rPr>
            <w:rFonts w:ascii="Times New Roman" w:hAnsi="Times New Roman"/>
            <w:sz w:val="24"/>
          </w:rPr>
          <w:delText xml:space="preserve">within collapsed bins. Consider a haplotype divided into </w:delText>
        </w:r>
        <w:r w:rsidRPr="0016487C" w:rsidDel="000637DE">
          <w:rPr>
            <w:rFonts w:ascii="Times New Roman" w:hAnsi="Times New Roman"/>
            <w:i/>
            <w:sz w:val="24"/>
          </w:rPr>
          <w:delText>K</w:delText>
        </w:r>
        <w:r w:rsidRPr="00566129" w:rsidDel="000637DE">
          <w:rPr>
            <w:rFonts w:ascii="Times New Roman" w:hAnsi="Times New Roman"/>
            <w:sz w:val="24"/>
          </w:rPr>
          <w:delText xml:space="preserve"> bins with each bin having </w:delText>
        </w:r>
        <w:r w:rsidRPr="0016487C" w:rsidDel="000637DE">
          <w:rPr>
            <w:rFonts w:ascii="Times New Roman" w:hAnsi="Times New Roman"/>
            <w:i/>
            <w:sz w:val="24"/>
          </w:rPr>
          <w:delText>J</w:delText>
        </w:r>
        <w:r w:rsidRPr="00566129" w:rsidDel="000637DE">
          <w:rPr>
            <w:rFonts w:ascii="Times New Roman" w:hAnsi="Times New Roman"/>
            <w:sz w:val="24"/>
          </w:rPr>
          <w:delText xml:space="preserve"> variants. Cumulative MAF for bin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is </w:delText>
        </w:r>
        <w:r w:rsidR="002D6051" w:rsidRPr="002D6051" w:rsidDel="000637DE">
          <w:rPr>
            <w:rFonts w:ascii="Times New Roman" w:hAnsi="Times New Roman"/>
            <w:position w:val="-14"/>
            <w:sz w:val="24"/>
          </w:rPr>
          <w:object w:dxaOrig="1980" w:dyaOrig="460" w14:anchorId="518DC179">
            <v:shape id="_x0000_i1037" type="#_x0000_t75" style="width:101.25pt;height:21.75pt" o:ole="">
              <v:imagedata r:id="rId35" o:title=""/>
            </v:shape>
            <o:OLEObject Type="Embed" ProgID="Equation.DSMT4" ShapeID="_x0000_i1037" DrawAspect="Content" ObjectID="_1476697537" r:id="rId36"/>
          </w:object>
        </w:r>
        <w:r w:rsidRPr="00566129" w:rsidDel="000637DE">
          <w:rPr>
            <w:rFonts w:ascii="Times New Roman" w:hAnsi="Times New Roman"/>
            <w:sz w:val="24"/>
          </w:rPr>
          <w:delText xml:space="preserve"> where</w:delText>
        </w:r>
        <w:r w:rsidR="000A70C3" w:rsidDel="000637DE">
          <w:rPr>
            <w:rFonts w:ascii="Times New Roman" w:hAnsi="Times New Roman"/>
            <w:sz w:val="24"/>
          </w:rPr>
          <w:delText xml:space="preserve"> </w:delText>
        </w:r>
        <w:r w:rsidR="000A70C3" w:rsidRPr="002D6051" w:rsidDel="000637DE">
          <w:rPr>
            <w:rFonts w:ascii="Times New Roman" w:hAnsi="Times New Roman"/>
            <w:position w:val="-14"/>
            <w:sz w:val="24"/>
          </w:rPr>
          <w:object w:dxaOrig="360" w:dyaOrig="380" w14:anchorId="274791BC">
            <v:shape id="_x0000_i1038" type="#_x0000_t75" style="width:21.75pt;height:21.75pt" o:ole="">
              <v:imagedata r:id="rId37" o:title=""/>
            </v:shape>
            <o:OLEObject Type="Embed" ProgID="Equation.DSMT4" ShapeID="_x0000_i1038" DrawAspect="Content" ObjectID="_1476697538" r:id="rId38"/>
          </w:object>
        </w:r>
        <w:r w:rsidRPr="00566129" w:rsidDel="000637DE">
          <w:rPr>
            <w:rFonts w:ascii="Times New Roman" w:hAnsi="Times New Roman"/>
            <w:sz w:val="24"/>
          </w:rPr>
          <w:delText xml:space="preserve"> is MAF for the </w:delText>
        </w:r>
        <w:r w:rsidRPr="00561D98" w:rsidDel="000637DE">
          <w:rPr>
            <w:rFonts w:ascii="Times New Roman" w:hAnsi="Times New Roman"/>
            <w:i/>
            <w:sz w:val="24"/>
          </w:rPr>
          <w:delText>j</w:delText>
        </w:r>
        <w:r w:rsidRPr="00561D98" w:rsidDel="000637DE">
          <w:rPr>
            <w:rFonts w:ascii="Times New Roman" w:hAnsi="Times New Roman"/>
            <w:sz w:val="24"/>
            <w:vertAlign w:val="superscript"/>
          </w:rPr>
          <w:delText>th</w:delText>
        </w:r>
        <w:r w:rsidRPr="00566129" w:rsidDel="000637DE">
          <w:rPr>
            <w:rFonts w:ascii="Times New Roman" w:hAnsi="Times New Roman"/>
            <w:sz w:val="24"/>
          </w:rPr>
          <w:delText xml:space="preserve"> locus in the bin. The collapsed haplotype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contains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elements</w:delText>
        </w:r>
        <w:r w:rsidR="00D60383" w:rsidDel="000637DE">
          <w:rPr>
            <w:rFonts w:ascii="Times New Roman" w:hAnsi="Times New Roman"/>
            <w:sz w:val="24"/>
          </w:rPr>
          <w:delText xml:space="preserve"> </w:delText>
        </w:r>
        <w:r w:rsidR="00D60383" w:rsidRPr="00D60383" w:rsidDel="000637DE">
          <w:rPr>
            <w:rFonts w:ascii="Times New Roman" w:hAnsi="Times New Roman"/>
            <w:position w:val="-12"/>
            <w:sz w:val="24"/>
          </w:rPr>
          <w:object w:dxaOrig="2740" w:dyaOrig="360" w14:anchorId="6EBE2AD5">
            <v:shape id="_x0000_i1039" type="#_x0000_t75" style="width:136.5pt;height:21.75pt" o:ole="">
              <v:imagedata r:id="rId39" o:title=""/>
            </v:shape>
            <o:OLEObject Type="Embed" ProgID="Equation.DSMT4" ShapeID="_x0000_i1039" DrawAspect="Content" ObjectID="_1476697539" r:id="rId40"/>
          </w:object>
        </w:r>
        <w:r w:rsidRPr="00566129" w:rsidDel="000637DE">
          <w:rPr>
            <w:rFonts w:ascii="Times New Roman" w:hAnsi="Times New Roman"/>
            <w:sz w:val="24"/>
          </w:rPr>
          <w:delText xml:space="preserve">, and the allele frequency for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is given by</w:delText>
        </w:r>
        <w:r w:rsidR="00856654" w:rsidDel="000637DE">
          <w:rPr>
            <w:rFonts w:ascii="Times New Roman" w:hAnsi="Times New Roman"/>
            <w:sz w:val="24"/>
          </w:rPr>
          <w:delText xml:space="preserve"> </w:delText>
        </w:r>
        <w:r w:rsidR="00856654" w:rsidRPr="00856654" w:rsidDel="000637DE">
          <w:rPr>
            <w:rFonts w:ascii="Times New Roman" w:hAnsi="Times New Roman"/>
            <w:position w:val="-12"/>
            <w:sz w:val="24"/>
          </w:rPr>
          <w:object w:dxaOrig="1800" w:dyaOrig="440" w14:anchorId="5F7BC01A">
            <v:shape id="_x0000_i1040" type="#_x0000_t75" style="width:93.75pt;height:21.75pt" o:ole="">
              <v:imagedata r:id="rId41" o:title=""/>
            </v:shape>
            <o:OLEObject Type="Embed" ProgID="Equation.DSMT4" ShapeID="_x0000_i1040" DrawAspect="Content" ObjectID="_1476697540" r:id="rId42"/>
          </w:object>
        </w:r>
        <w:r w:rsidR="00856654" w:rsidDel="000637DE">
          <w:rPr>
            <w:rFonts w:ascii="Times New Roman" w:hAnsi="Times New Roman"/>
            <w:sz w:val="24"/>
          </w:rPr>
          <w:delText xml:space="preserve"> </w:delText>
        </w:r>
        <w:r w:rsidRPr="00566129" w:rsidDel="000637DE">
          <w:rPr>
            <w:rFonts w:ascii="Times New Roman" w:hAnsi="Times New Roman"/>
            <w:sz w:val="24"/>
          </w:rPr>
          <w:delText xml:space="preserve">. </w:delText>
        </w:r>
      </w:del>
      <w:ins w:id="91" w:author="Gao Wang" w:date="2014-10-28T16:40:00Z">
        <w:r w:rsidR="00F815DF">
          <w:rPr>
            <w:rFonts w:ascii="Times New Roman" w:hAnsi="Times New Roman"/>
            <w:sz w:val="24"/>
          </w:rPr>
          <w:t>Calculations of h</w:t>
        </w:r>
      </w:ins>
      <w:ins w:id="92" w:author="Gao Wang" w:date="2014-10-28T16:39:00Z">
        <w:r w:rsidR="00F815DF">
          <w:rPr>
            <w:rFonts w:ascii="Times New Roman" w:hAnsi="Times New Roman"/>
            <w:sz w:val="24"/>
          </w:rPr>
          <w:t xml:space="preserve">aplotype pattern frequencies </w:t>
        </w:r>
      </w:ins>
      <w:ins w:id="93" w:author="Gao Wang" w:date="2014-10-28T16:40:00Z">
        <w:r w:rsidR="00F815DF">
          <w:rPr>
            <w:rFonts w:ascii="Times New Roman" w:hAnsi="Times New Roman"/>
            <w:sz w:val="24"/>
          </w:rPr>
          <w:t>are based on population MAF</w:t>
        </w:r>
      </w:ins>
      <w:ins w:id="94" w:author="Gao Wang" w:date="2014-10-28T16:44:00Z">
        <w:r w:rsidR="00802DBE">
          <w:rPr>
            <w:rFonts w:ascii="Times New Roman" w:hAnsi="Times New Roman"/>
            <w:sz w:val="24"/>
          </w:rPr>
          <w:t xml:space="preserve"> of rare variants</w:t>
        </w:r>
      </w:ins>
      <w:ins w:id="95" w:author="Gao Wang" w:date="2014-10-28T16:42:00Z">
        <w:r w:rsidR="00F815DF">
          <w:rPr>
            <w:rFonts w:ascii="Times New Roman" w:hAnsi="Times New Roman"/>
            <w:sz w:val="24"/>
          </w:rPr>
          <w:t>;</w:t>
        </w:r>
      </w:ins>
      <w:ins w:id="96" w:author="Gao Wang" w:date="2014-10-28T16:40:00Z">
        <w:r w:rsidR="00F815DF">
          <w:rPr>
            <w:rFonts w:ascii="Times New Roman" w:hAnsi="Times New Roman"/>
            <w:sz w:val="24"/>
          </w:rPr>
          <w:t xml:space="preserve"> but in </w:t>
        </w:r>
      </w:ins>
      <w:ins w:id="97" w:author="Gao Wang" w:date="2014-10-28T16:41:00Z">
        <w:r w:rsidR="00F815DF">
          <w:rPr>
            <w:rFonts w:ascii="Times New Roman" w:hAnsi="Times New Roman"/>
            <w:sz w:val="24"/>
          </w:rPr>
          <w:t xml:space="preserve">a </w:t>
        </w:r>
      </w:ins>
      <w:ins w:id="98" w:author="Gao Wang" w:date="2014-10-28T16:40:00Z">
        <w:r w:rsidR="00F815DF">
          <w:rPr>
            <w:rFonts w:ascii="Times New Roman" w:hAnsi="Times New Roman"/>
            <w:sz w:val="24"/>
          </w:rPr>
          <w:t xml:space="preserve">given family where </w:t>
        </w:r>
      </w:ins>
      <w:ins w:id="99" w:author="Gao Wang" w:date="2014-10-28T16:41:00Z">
        <w:r w:rsidR="00F815DF">
          <w:rPr>
            <w:rFonts w:ascii="Times New Roman" w:hAnsi="Times New Roman"/>
            <w:sz w:val="24"/>
          </w:rPr>
          <w:t>only limited haplotypes are observed,</w:t>
        </w:r>
      </w:ins>
      <w:ins w:id="100" w:author="Gao Wang" w:date="2014-10-28T16:42:00Z">
        <w:r w:rsidR="00A93C76">
          <w:rPr>
            <w:rFonts w:ascii="Times New Roman" w:hAnsi="Times New Roman"/>
            <w:sz w:val="24"/>
          </w:rPr>
          <w:t xml:space="preserve"> haplotype pattern frequency should be adjusted to </w:t>
        </w:r>
      </w:ins>
      <w:ins w:id="101" w:author="Gao Wang" w:date="2014-10-28T16:47:00Z">
        <w:r w:rsidR="00851710">
          <w:rPr>
            <w:rFonts w:ascii="Times New Roman" w:hAnsi="Times New Roman"/>
            <w:sz w:val="24"/>
          </w:rPr>
          <w:t>reflect the</w:t>
        </w:r>
      </w:ins>
      <w:ins w:id="102" w:author="Gao Wang" w:date="2014-10-28T16:49:00Z">
        <w:r w:rsidR="0039288A">
          <w:rPr>
            <w:rFonts w:ascii="Times New Roman" w:hAnsi="Times New Roman"/>
            <w:sz w:val="24"/>
          </w:rPr>
          <w:t>ir</w:t>
        </w:r>
      </w:ins>
      <w:ins w:id="103" w:author="Gao Wang" w:date="2014-10-28T16:47:00Z">
        <w:r w:rsidR="00851710">
          <w:rPr>
            <w:rFonts w:ascii="Times New Roman" w:hAnsi="Times New Roman"/>
            <w:sz w:val="24"/>
          </w:rPr>
          <w:t xml:space="preserve"> relative </w:t>
        </w:r>
      </w:ins>
      <w:ins w:id="104" w:author="Gao Wang" w:date="2014-10-28T16:49:00Z">
        <w:r w:rsidR="00F12926">
          <w:rPr>
            <w:rFonts w:ascii="Times New Roman" w:hAnsi="Times New Roman"/>
            <w:sz w:val="24"/>
          </w:rPr>
          <w:t>probability</w:t>
        </w:r>
      </w:ins>
      <w:ins w:id="105" w:author="Gao Wang" w:date="2014-10-28T16:47:00Z">
        <w:r w:rsidR="00851710">
          <w:rPr>
            <w:rFonts w:ascii="Times New Roman" w:hAnsi="Times New Roman"/>
            <w:sz w:val="24"/>
          </w:rPr>
          <w:t xml:space="preserve"> of occurrence in the family</w:t>
        </w:r>
      </w:ins>
      <w:ins w:id="106" w:author="Gao Wang" w:date="2014-10-28T16:48:00Z">
        <w:r w:rsidR="00851710">
          <w:rPr>
            <w:rFonts w:ascii="Times New Roman" w:hAnsi="Times New Roman"/>
            <w:sz w:val="24"/>
          </w:rPr>
          <w:t xml:space="preserve">. Therefore </w:t>
        </w:r>
      </w:ins>
      <w:ins w:id="107" w:author="Gao Wang" w:date="2014-10-28T16:50:00Z">
        <w:r w:rsidR="00092649">
          <w:rPr>
            <w:rFonts w:ascii="Times New Roman" w:hAnsi="Times New Roman"/>
            <w:sz w:val="24"/>
          </w:rPr>
          <w:t xml:space="preserve">for haplotypes in a family </w:t>
        </w:r>
      </w:ins>
      <w:ins w:id="108" w:author="Gao Wang" w:date="2014-10-28T16:48:00Z">
        <w:r w:rsidR="00851710">
          <w:rPr>
            <w:rFonts w:ascii="Times New Roman" w:hAnsi="Times New Roman"/>
            <w:sz w:val="24"/>
          </w:rPr>
          <w:t xml:space="preserve">we normalize </w:t>
        </w:r>
      </w:ins>
      <w:ins w:id="109" w:author="Gao Wang" w:date="2014-10-28T16:49:00Z">
        <w:r w:rsidR="00AA19CE">
          <w:rPr>
            <w:rFonts w:ascii="Times New Roman" w:hAnsi="Times New Roman"/>
            <w:sz w:val="24"/>
          </w:rPr>
          <w:t xml:space="preserve">the </w:t>
        </w:r>
      </w:ins>
      <w:ins w:id="110" w:author="Gao Wang" w:date="2014-10-28T16:50:00Z">
        <w:r w:rsidR="00AA19CE">
          <w:rPr>
            <w:rFonts w:ascii="Times New Roman" w:hAnsi="Times New Roman"/>
            <w:sz w:val="24"/>
          </w:rPr>
          <w:t>f</w:t>
        </w:r>
        <w:r w:rsidR="00F35974">
          <w:rPr>
            <w:rFonts w:ascii="Times New Roman" w:hAnsi="Times New Roman"/>
            <w:sz w:val="24"/>
          </w:rPr>
          <w:t>requencies</w:t>
        </w:r>
      </w:ins>
      <w:ins w:id="111" w:author="Gao Wang" w:date="2014-10-28T17:01:00Z">
        <w:r w:rsidR="00F721D8">
          <w:rPr>
            <w:rFonts w:ascii="Times New Roman" w:hAnsi="Times New Roman"/>
            <w:sz w:val="24"/>
          </w:rPr>
          <w:t xml:space="preserve"> </w:t>
        </w:r>
      </w:ins>
      <w:ins w:id="112" w:author="Gao Wang" w:date="2014-10-28T16:48:00Z">
        <w:r w:rsidR="00851710">
          <w:rPr>
            <w:rFonts w:ascii="Times New Roman" w:hAnsi="Times New Roman"/>
            <w:sz w:val="24"/>
          </w:rPr>
          <w:t xml:space="preserve">such that </w:t>
        </w:r>
      </w:ins>
      <w:del w:id="113" w:author="Gao Wang" w:date="2014-10-28T16:49:00Z">
        <w:r w:rsidRPr="00566129" w:rsidDel="00851710">
          <w:rPr>
            <w:rFonts w:ascii="Times New Roman" w:hAnsi="Times New Roman"/>
            <w:sz w:val="24"/>
          </w:rPr>
          <w:delText>For collapsed haplot</w:delText>
        </w:r>
        <w:r w:rsidR="008A0C70" w:rsidDel="00851710">
          <w:rPr>
            <w:rFonts w:ascii="Times New Roman" w:hAnsi="Times New Roman"/>
            <w:sz w:val="24"/>
          </w:rPr>
          <w:delText xml:space="preserve">ype patterns </w:delText>
        </w:r>
      </w:del>
      <w:del w:id="114" w:author="Gao Wang" w:date="2014-10-28T16:34:00Z">
        <w:r w:rsidR="008A0C70" w:rsidDel="000C11F7">
          <w:rPr>
            <w:rFonts w:ascii="Times New Roman" w:hAnsi="Times New Roman"/>
            <w:sz w:val="24"/>
          </w:rPr>
          <w:delText xml:space="preserve">within </w:delText>
        </w:r>
      </w:del>
      <w:del w:id="115" w:author="Gao Wang" w:date="2014-10-28T16:49:00Z">
        <w:r w:rsidR="008A0C70" w:rsidDel="00851710">
          <w:rPr>
            <w:rFonts w:ascii="Times New Roman" w:hAnsi="Times New Roman"/>
            <w:sz w:val="24"/>
          </w:rPr>
          <w:delText xml:space="preserve">a pedigree, </w:delText>
        </w:r>
        <w:r w:rsidRPr="00566129" w:rsidDel="00851710">
          <w:rPr>
            <w:rFonts w:ascii="Times New Roman" w:hAnsi="Times New Roman"/>
            <w:sz w:val="24"/>
          </w:rPr>
          <w:delText xml:space="preserve">the frequencies will be </w:delText>
        </w:r>
        <w:commentRangeStart w:id="116"/>
        <w:r w:rsidRPr="00566129" w:rsidDel="00851710">
          <w:rPr>
            <w:rFonts w:ascii="Times New Roman" w:hAnsi="Times New Roman"/>
            <w:sz w:val="24"/>
          </w:rPr>
          <w:delText xml:space="preserve">normalized </w:delText>
        </w:r>
      </w:del>
      <w:commentRangeEnd w:id="116"/>
      <w:r w:rsidR="006109DA">
        <w:rPr>
          <w:rStyle w:val="CommentReference"/>
          <w:lang w:val="x-none" w:eastAsia="x-none"/>
        </w:rPr>
        <w:commentReference w:id="116"/>
      </w:r>
      <w:del w:id="117" w:author="Gao Wang" w:date="2014-10-28T16:49:00Z">
        <w:r w:rsidRPr="00566129" w:rsidDel="00851710">
          <w:rPr>
            <w:rFonts w:ascii="Times New Roman" w:hAnsi="Times New Roman"/>
            <w:sz w:val="24"/>
          </w:rPr>
          <w:delText xml:space="preserve">such that </w:delText>
        </w:r>
      </w:del>
      <w:r w:rsidRPr="00566129">
        <w:rPr>
          <w:rFonts w:ascii="Times New Roman" w:hAnsi="Times New Roman"/>
          <w:sz w:val="24"/>
        </w:rPr>
        <w:t>they sum to 1. The normalized collapsed haplotype pattern frequencies are then used as the allele frequencies for the corresponding regional genotype markers.</w:t>
      </w:r>
    </w:p>
    <w:p w14:paraId="52BF90A8" w14:textId="75A31A56"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4F13E0" w:rsidRPr="004F13E0">
        <w:rPr>
          <w:rFonts w:ascii="Times New Roman" w:hAnsi="Times New Roman"/>
          <w:sz w:val="24"/>
          <w:szCs w:val="24"/>
          <w:vertAlign w:val="superscript"/>
        </w:rPr>
        <w:t>8</w:t>
      </w:r>
      <w:r w:rsidR="008065D1">
        <w:rPr>
          <w:rFonts w:ascii="Times New Roman" w:hAnsi="Times New Roman"/>
          <w:sz w:val="24"/>
        </w:rPr>
        <w:fldChar w:fldCharType="end"/>
      </w:r>
      <w:r w:rsidRPr="000A70C3">
        <w:rPr>
          <w:rFonts w:ascii="Times New Roman" w:hAnsi="Times New Roman"/>
          <w:sz w:val="24"/>
        </w:rPr>
        <w:t xml:space="preserve">. It provides results in text format and high quality graphical reports for both LOD and HLOD scores. Additionally SEQLinkage supports output of regional genotype data into formats compatible </w:t>
      </w:r>
      <w:r w:rsidRPr="000A70C3">
        <w:rPr>
          <w:rFonts w:ascii="Times New Roman" w:hAnsi="Times New Roman"/>
          <w:sz w:val="24"/>
        </w:rPr>
        <w:lastRenderedPageBreak/>
        <w:t>with linkage software such a</w:t>
      </w:r>
      <w:r w:rsidR="00686A14">
        <w:rPr>
          <w:rFonts w:ascii="Times New Roman" w:hAnsi="Times New Roman"/>
          <w:sz w:val="24"/>
        </w:rPr>
        <w:t>s LINKAGE</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0</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1</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4667881" w14:textId="6152B6EF" w:rsidR="003057CC" w:rsidRDefault="00135840" w:rsidP="002E14F8">
      <w:pPr>
        <w:spacing w:afterLines="280" w:after="672" w:line="480" w:lineRule="auto"/>
        <w:jc w:val="both"/>
        <w:rPr>
          <w:ins w:id="118" w:author="Gao Wang" w:date="2014-10-29T14:57: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ins w:id="119" w:author="Gao Wang" w:date="2014-10-29T14:08:00Z">
        <w:r w:rsidR="00394BDA">
          <w:rPr>
            <w:rFonts w:ascii="Times New Roman" w:hAnsi="Times New Roman"/>
            <w:sz w:val="24"/>
            <w:szCs w:val="24"/>
          </w:rPr>
          <w:t xml:space="preserve">type I error and </w:t>
        </w:r>
      </w:ins>
      <w:r w:rsidR="002E14F8">
        <w:rPr>
          <w:rFonts w:ascii="Times New Roman" w:hAnsi="Times New Roman"/>
          <w:sz w:val="24"/>
          <w:szCs w:val="24"/>
        </w:rPr>
        <w:t>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w:t>
      </w:r>
      <w:ins w:id="120" w:author="Gao Wang" w:date="2014-10-29T16:57:00Z">
        <w:r w:rsidR="00EF4EC2">
          <w:rPr>
            <w:rFonts w:ascii="Times New Roman" w:hAnsi="Times New Roman"/>
            <w:sz w:val="24"/>
            <w:szCs w:val="24"/>
          </w:rPr>
          <w:t xml:space="preserve"> (Table S2</w:t>
        </w:r>
        <w:r w:rsidR="009064B5">
          <w:rPr>
            <w:rFonts w:ascii="Times New Roman" w:hAnsi="Times New Roman"/>
            <w:sz w:val="24"/>
            <w:szCs w:val="24"/>
          </w:rPr>
          <w:t>)</w:t>
        </w:r>
      </w:ins>
      <w:r w:rsidR="002E14F8">
        <w:rPr>
          <w:rFonts w:ascii="Times New Roman" w:hAnsi="Times New Roman"/>
          <w:sz w:val="24"/>
          <w:szCs w:val="24"/>
        </w:rPr>
        <w:t xml:space="preserve">. </w:t>
      </w:r>
    </w:p>
    <w:p w14:paraId="7F9AF3FB" w14:textId="78887A60" w:rsidR="003057CC" w:rsidRDefault="0009388F" w:rsidP="002E14F8">
      <w:pPr>
        <w:spacing w:afterLines="280" w:after="672" w:line="480" w:lineRule="auto"/>
        <w:jc w:val="both"/>
        <w:rPr>
          <w:ins w:id="121" w:author="Gao Wang" w:date="2014-10-29T14:57:00Z"/>
          <w:rFonts w:ascii="Times New Roman" w:hAnsi="Times New Roman"/>
          <w:sz w:val="24"/>
          <w:szCs w:val="24"/>
        </w:rPr>
      </w:pPr>
      <w:ins w:id="122" w:author="Gao Wang" w:date="2014-10-29T14:49:00Z">
        <w:r>
          <w:rPr>
            <w:rFonts w:ascii="Times New Roman" w:hAnsi="Times New Roman"/>
            <w:sz w:val="24"/>
            <w:szCs w:val="24"/>
          </w:rPr>
          <w:t>For power evaluations w</w:t>
        </w:r>
      </w:ins>
      <w:del w:id="123" w:author="Gao Wang" w:date="2014-10-29T14:49:00Z">
        <w:r w:rsidR="002E14F8" w:rsidDel="0009388F">
          <w:rPr>
            <w:rFonts w:ascii="Times New Roman" w:hAnsi="Times New Roman"/>
            <w:sz w:val="24"/>
            <w:szCs w:val="24"/>
          </w:rPr>
          <w:delText>W</w:delText>
        </w:r>
      </w:del>
      <w:r w:rsidR="002E14F8">
        <w:rPr>
          <w:rFonts w:ascii="Times New Roman" w:hAnsi="Times New Roman"/>
          <w:sz w:val="24"/>
          <w:szCs w:val="24"/>
        </w:rPr>
        <w:t>e annotate these variants using Deafness Variation Database (DVD) and NCBI ClinVar, labelling variants as “</w:t>
      </w:r>
      <w:del w:id="124" w:author="Gao Wang" w:date="2014-10-29T11:20:00Z">
        <w:r w:rsidR="002E14F8" w:rsidDel="00657263">
          <w:rPr>
            <w:rFonts w:ascii="Times New Roman" w:hAnsi="Times New Roman"/>
            <w:sz w:val="24"/>
            <w:szCs w:val="24"/>
          </w:rPr>
          <w:delText>pathogenic</w:delText>
        </w:r>
      </w:del>
      <w:ins w:id="125" w:author="Gao Wang" w:date="2014-10-29T11:20:00Z">
        <w:r w:rsidR="00657263">
          <w:rPr>
            <w:rFonts w:ascii="Times New Roman" w:hAnsi="Times New Roman"/>
            <w:sz w:val="24"/>
            <w:szCs w:val="24"/>
          </w:rPr>
          <w:t>causal</w:t>
        </w:r>
      </w:ins>
      <w:r w:rsidR="002E14F8">
        <w:rPr>
          <w:rFonts w:ascii="Times New Roman" w:hAnsi="Times New Roman"/>
          <w:sz w:val="24"/>
          <w:szCs w:val="24"/>
        </w:rPr>
        <w:t xml:space="preserve">” if they </w:t>
      </w:r>
      <w:ins w:id="126" w:author="Gao Wang" w:date="2014-10-29T17:09:00Z">
        <w:r w:rsidR="00F31AAA">
          <w:rPr>
            <w:rFonts w:ascii="Times New Roman" w:hAnsi="Times New Roman"/>
            <w:sz w:val="24"/>
            <w:szCs w:val="24"/>
          </w:rPr>
          <w:t xml:space="preserve">are </w:t>
        </w:r>
      </w:ins>
      <w:ins w:id="127" w:author="suzanne" w:date="2014-11-05T00:11:00Z">
        <w:r w:rsidR="00A33872">
          <w:rPr>
            <w:rFonts w:ascii="Times New Roman" w:hAnsi="Times New Roman"/>
            <w:sz w:val="24"/>
            <w:szCs w:val="24"/>
          </w:rPr>
          <w:t xml:space="preserve">so </w:t>
        </w:r>
      </w:ins>
      <w:ins w:id="128" w:author="Gao Wang" w:date="2014-10-29T17:09:00Z">
        <w:r w:rsidR="00F31AAA">
          <w:rPr>
            <w:rFonts w:ascii="Times New Roman" w:hAnsi="Times New Roman"/>
            <w:sz w:val="24"/>
            <w:szCs w:val="24"/>
          </w:rPr>
          <w:t xml:space="preserve">deemed </w:t>
        </w:r>
        <w:del w:id="129" w:author="suzanne" w:date="2014-11-05T00:11:00Z">
          <w:r w:rsidR="00F31AAA" w:rsidDel="00A33872">
            <w:rPr>
              <w:rFonts w:ascii="Times New Roman" w:hAnsi="Times New Roman"/>
              <w:sz w:val="24"/>
              <w:szCs w:val="24"/>
            </w:rPr>
            <w:delText>“HI-causal”</w:delText>
          </w:r>
        </w:del>
        <w:r w:rsidR="00F31AAA">
          <w:rPr>
            <w:rFonts w:ascii="Times New Roman" w:hAnsi="Times New Roman"/>
            <w:sz w:val="24"/>
            <w:szCs w:val="24"/>
          </w:rPr>
          <w:t xml:space="preserve"> by </w:t>
        </w:r>
      </w:ins>
      <w:del w:id="130" w:author="Gao Wang" w:date="2014-10-29T17:09:00Z">
        <w:r w:rsidR="002E14F8" w:rsidDel="00F31AAA">
          <w:rPr>
            <w:rFonts w:ascii="Times New Roman" w:hAnsi="Times New Roman"/>
            <w:sz w:val="24"/>
            <w:szCs w:val="24"/>
          </w:rPr>
          <w:delText xml:space="preserve">present in </w:delText>
        </w:r>
      </w:del>
      <w:r w:rsidR="002E14F8">
        <w:rPr>
          <w:rFonts w:ascii="Times New Roman" w:hAnsi="Times New Roman"/>
          <w:sz w:val="24"/>
          <w:szCs w:val="24"/>
        </w:rPr>
        <w:t>both databases</w:t>
      </w:r>
      <w:ins w:id="131" w:author="Gao Wang" w:date="2014-10-29T17:10:00Z">
        <w:r w:rsidR="00F31AAA">
          <w:rPr>
            <w:rFonts w:ascii="Times New Roman" w:hAnsi="Times New Roman"/>
            <w:sz w:val="24"/>
            <w:szCs w:val="24"/>
          </w:rPr>
          <w:t>.</w:t>
        </w:r>
      </w:ins>
      <w:del w:id="132" w:author="Gao Wang" w:date="2014-10-29T17:10:00Z">
        <w:r w:rsidR="002E14F8" w:rsidDel="00F31AAA">
          <w:rPr>
            <w:rFonts w:ascii="Times New Roman" w:hAnsi="Times New Roman"/>
            <w:sz w:val="24"/>
            <w:szCs w:val="24"/>
          </w:rPr>
          <w:delText xml:space="preserve"> </w:delText>
        </w:r>
      </w:del>
      <w:del w:id="133" w:author="Gao Wang" w:date="2014-10-29T17:09:00Z">
        <w:r w:rsidR="002E14F8" w:rsidDel="00F31AAA">
          <w:rPr>
            <w:rFonts w:ascii="Times New Roman" w:hAnsi="Times New Roman"/>
            <w:sz w:val="24"/>
            <w:szCs w:val="24"/>
          </w:rPr>
          <w:delText>as pathogenic.</w:delText>
        </w:r>
      </w:del>
      <w:r w:rsidR="002E14F8">
        <w:rPr>
          <w:rFonts w:ascii="Times New Roman" w:hAnsi="Times New Roman"/>
          <w:sz w:val="24"/>
          <w:szCs w:val="24"/>
        </w:rPr>
        <w:t xml:space="preserve"> Disease status for individuals are determined by genotypes on those </w:t>
      </w:r>
      <w:del w:id="134" w:author="Gao Wang" w:date="2014-10-29T11:20:00Z">
        <w:r w:rsidR="002E14F8" w:rsidDel="004164F2">
          <w:rPr>
            <w:rFonts w:ascii="Times New Roman" w:hAnsi="Times New Roman"/>
            <w:sz w:val="24"/>
            <w:szCs w:val="24"/>
          </w:rPr>
          <w:delText xml:space="preserve">pathogenic </w:delText>
        </w:r>
      </w:del>
      <w:ins w:id="135" w:author="Gao Wang" w:date="2014-10-29T11:20:00Z">
        <w:r w:rsidR="004164F2">
          <w:rPr>
            <w:rFonts w:ascii="Times New Roman" w:hAnsi="Times New Roman"/>
            <w:sz w:val="24"/>
            <w:szCs w:val="24"/>
          </w:rPr>
          <w:t xml:space="preserve">causal </w:t>
        </w:r>
      </w:ins>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w:t>
      </w:r>
      <w:r w:rsidR="002E14F8">
        <w:rPr>
          <w:rFonts w:ascii="Times New Roman" w:hAnsi="Times New Roman"/>
          <w:sz w:val="24"/>
          <w:szCs w:val="24"/>
        </w:rPr>
        <w:lastRenderedPageBreak/>
        <w:t xml:space="preserve">linkage analysis. To introduce locus heterogeneity we </w:t>
      </w:r>
      <w:ins w:id="136" w:author="suzanne" w:date="2014-11-05T00:12:00Z">
        <w:r w:rsidR="00FA3970">
          <w:rPr>
            <w:rFonts w:ascii="Times New Roman" w:hAnsi="Times New Roman"/>
            <w:sz w:val="24"/>
            <w:szCs w:val="24"/>
          </w:rPr>
          <w:t xml:space="preserve">sample </w:t>
        </w:r>
      </w:ins>
      <w:del w:id="137" w:author="suzanne" w:date="2014-11-05T00:12:00Z">
        <w:r w:rsidR="002E14F8" w:rsidDel="00A33872">
          <w:rPr>
            <w:rFonts w:ascii="Times New Roman" w:hAnsi="Times New Roman"/>
            <w:sz w:val="24"/>
            <w:szCs w:val="24"/>
          </w:rPr>
          <w:delText xml:space="preserve">mix </w:delText>
        </w:r>
      </w:del>
      <w:r w:rsidR="002E14F8">
        <w:rPr>
          <w:rFonts w:ascii="Times New Roman" w:hAnsi="Times New Roman"/>
          <w:sz w:val="24"/>
          <w:szCs w:val="24"/>
        </w:rPr>
        <w:t xml:space="preserve">families having </w:t>
      </w:r>
      <w:del w:id="138" w:author="Gao Wang" w:date="2014-10-29T11:20:00Z">
        <w:r w:rsidR="002E14F8" w:rsidDel="006B662F">
          <w:rPr>
            <w:rFonts w:ascii="Times New Roman" w:hAnsi="Times New Roman"/>
            <w:sz w:val="24"/>
            <w:szCs w:val="24"/>
          </w:rPr>
          <w:delText xml:space="preserve">pathogenic </w:delText>
        </w:r>
      </w:del>
      <w:ins w:id="139" w:author="Gao Wang" w:date="2014-10-29T11:20:00Z">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ins>
      <w:del w:id="140" w:author="Gao Wang" w:date="2014-10-29T11:18:00Z">
        <w:r w:rsidR="002E14F8" w:rsidDel="00BF5F58">
          <w:rPr>
            <w:rFonts w:ascii="Times New Roman" w:hAnsi="Times New Roman"/>
            <w:sz w:val="24"/>
            <w:szCs w:val="24"/>
          </w:rPr>
          <w:delText xml:space="preserve">mutations </w:delText>
        </w:r>
      </w:del>
      <w:ins w:id="141" w:author="Gao Wang" w:date="2014-10-29T11:18:00Z">
        <w:r w:rsidR="00BF5F58">
          <w:rPr>
            <w:rFonts w:ascii="Times New Roman" w:hAnsi="Times New Roman"/>
            <w:sz w:val="24"/>
            <w:szCs w:val="24"/>
          </w:rPr>
          <w:t xml:space="preserve">variants </w:t>
        </w:r>
      </w:ins>
      <w:r w:rsidR="002E14F8">
        <w:rPr>
          <w:rFonts w:ascii="Times New Roman" w:hAnsi="Times New Roman"/>
          <w:sz w:val="24"/>
          <w:szCs w:val="24"/>
        </w:rPr>
        <w:t xml:space="preserve">in one gene but not others,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41" type="#_x0000_t75" style="width:50.25pt;height:29.25pt" o:ole="">
            <v:imagedata r:id="rId43" o:title=""/>
          </v:shape>
          <o:OLEObject Type="Embed" ProgID="Equation.DSMT4" ShapeID="_x0000_i1041" DrawAspect="Content" ObjectID="_1476697541" r:id="rId4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F13E0">
        <w:rPr>
          <w:rFonts w:ascii="Times New Roman" w:hAnsi="Times New Roman"/>
          <w:sz w:val="24"/>
          <w:szCs w:val="24"/>
        </w:rPr>
        <w:instrText xml:space="preserve"> ADDIN ZOTERO_ITEM CSL_CITATION {"citationID":"DjboVF56","properties":{"formattedCitation":"{\\rtf \\super 12\\nosupersub{}}","plainCitation":"12"},"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F13E0" w:rsidRPr="004F13E0">
        <w:rPr>
          <w:rFonts w:ascii="Times New Roman" w:hAnsi="Times New Roman"/>
          <w:sz w:val="24"/>
          <w:szCs w:val="24"/>
          <w:vertAlign w:val="superscript"/>
        </w:rPr>
        <w:t>12</w:t>
      </w:r>
      <w:r w:rsidR="004149D8">
        <w:rPr>
          <w:rFonts w:ascii="Times New Roman" w:hAnsi="Times New Roman"/>
          <w:sz w:val="24"/>
          <w:szCs w:val="24"/>
        </w:rPr>
        <w:fldChar w:fldCharType="end"/>
      </w:r>
      <w:r w:rsidR="002E14F8">
        <w:rPr>
          <w:rFonts w:ascii="Times New Roman" w:hAnsi="Times New Roman"/>
          <w:sz w:val="24"/>
          <w:szCs w:val="24"/>
        </w:rPr>
        <w:t>.</w:t>
      </w:r>
      <w:ins w:id="142" w:author="Gao Wang" w:date="2014-10-29T14:49:00Z">
        <w:r w:rsidR="007A6062">
          <w:rPr>
            <w:rFonts w:ascii="Times New Roman" w:hAnsi="Times New Roman"/>
            <w:sz w:val="24"/>
            <w:szCs w:val="24"/>
          </w:rPr>
          <w:t xml:space="preserve"> </w:t>
        </w:r>
      </w:ins>
    </w:p>
    <w:p w14:paraId="2BABF00B" w14:textId="5B2B587A" w:rsidR="00423756" w:rsidRDefault="007A6062" w:rsidP="00603BEE">
      <w:pPr>
        <w:spacing w:afterLines="280" w:after="672" w:line="480" w:lineRule="auto"/>
        <w:jc w:val="both"/>
        <w:rPr>
          <w:rFonts w:ascii="Times New Roman" w:hAnsi="Times New Roman"/>
          <w:sz w:val="24"/>
          <w:szCs w:val="24"/>
        </w:rPr>
      </w:pPr>
      <w:commentRangeStart w:id="143"/>
      <w:ins w:id="144" w:author="Gao Wang" w:date="2014-10-29T14:49:00Z">
        <w:r>
          <w:rPr>
            <w:rFonts w:ascii="Times New Roman" w:hAnsi="Times New Roman"/>
            <w:sz w:val="24"/>
            <w:szCs w:val="24"/>
          </w:rPr>
          <w:t xml:space="preserve">For </w:t>
        </w:r>
      </w:ins>
      <w:commentRangeEnd w:id="143"/>
      <w:ins w:id="145" w:author="Gao Wang" w:date="2014-11-04T18:20:00Z">
        <w:r w:rsidR="00441FB9">
          <w:rPr>
            <w:rStyle w:val="CommentReference"/>
            <w:lang w:val="x-none" w:eastAsia="x-none"/>
          </w:rPr>
          <w:commentReference w:id="143"/>
        </w:r>
      </w:ins>
      <w:ins w:id="146" w:author="Gao Wang" w:date="2014-10-29T14:49:00Z">
        <w:r>
          <w:rPr>
            <w:rFonts w:ascii="Times New Roman" w:hAnsi="Times New Roman"/>
            <w:sz w:val="24"/>
            <w:szCs w:val="24"/>
          </w:rPr>
          <w:t xml:space="preserve">type I error evaluations we use the same gene </w:t>
        </w:r>
      </w:ins>
      <w:ins w:id="147" w:author="Gao Wang" w:date="2014-11-04T17:58:00Z">
        <w:r w:rsidR="001F2364">
          <w:rPr>
            <w:rFonts w:ascii="Times New Roman" w:hAnsi="Times New Roman"/>
            <w:sz w:val="24"/>
            <w:szCs w:val="24"/>
          </w:rPr>
          <w:t xml:space="preserve">sequences </w:t>
        </w:r>
      </w:ins>
      <w:ins w:id="148" w:author="Gao Wang" w:date="2014-10-29T14:50:00Z">
        <w:r>
          <w:rPr>
            <w:rFonts w:ascii="Times New Roman" w:hAnsi="Times New Roman"/>
            <w:sz w:val="24"/>
            <w:szCs w:val="24"/>
          </w:rPr>
          <w:t xml:space="preserve">and demographic data, </w:t>
        </w:r>
      </w:ins>
      <w:ins w:id="149" w:author="Gao Wang" w:date="2014-10-29T14:53:00Z">
        <w:r w:rsidR="00BF2CC8">
          <w:rPr>
            <w:rFonts w:ascii="Times New Roman" w:hAnsi="Times New Roman"/>
            <w:sz w:val="24"/>
            <w:szCs w:val="24"/>
          </w:rPr>
          <w:t xml:space="preserve">yet </w:t>
        </w:r>
      </w:ins>
      <w:ins w:id="150" w:author="Gao Wang" w:date="2014-10-29T14:50:00Z">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ins>
      <w:ins w:id="151" w:author="Gao Wang" w:date="2014-10-29T14:51:00Z">
        <w:r w:rsidR="00931EBC">
          <w:rPr>
            <w:rFonts w:ascii="Times New Roman" w:hAnsi="Times New Roman"/>
            <w:sz w:val="24"/>
            <w:szCs w:val="24"/>
          </w:rPr>
          <w:t xml:space="preserve">disease </w:t>
        </w:r>
      </w:ins>
      <w:ins w:id="152" w:author="Gao Wang" w:date="2014-10-29T14:50:00Z">
        <w:r w:rsidR="00424604">
          <w:rPr>
            <w:rFonts w:ascii="Times New Roman" w:hAnsi="Times New Roman"/>
            <w:sz w:val="24"/>
            <w:szCs w:val="24"/>
          </w:rPr>
          <w:t xml:space="preserve">pedigrees </w:t>
        </w:r>
      </w:ins>
      <w:ins w:id="153" w:author="Gao Wang" w:date="2014-10-29T14:53:00Z">
        <w:r w:rsidR="005F26B7">
          <w:rPr>
            <w:rFonts w:ascii="Times New Roman" w:hAnsi="Times New Roman"/>
            <w:sz w:val="24"/>
            <w:szCs w:val="24"/>
          </w:rPr>
          <w:t xml:space="preserve">under the null, i.e., </w:t>
        </w:r>
      </w:ins>
      <w:ins w:id="154" w:author="Gao Wang" w:date="2014-10-29T14:52:00Z">
        <w:r w:rsidR="008414F7">
          <w:rPr>
            <w:rFonts w:ascii="Times New Roman" w:hAnsi="Times New Roman"/>
            <w:sz w:val="24"/>
            <w:szCs w:val="24"/>
          </w:rPr>
          <w:t xml:space="preserve">affection status not </w:t>
        </w:r>
      </w:ins>
      <w:ins w:id="155" w:author="suzanne" w:date="2014-11-05T00:13:00Z">
        <w:r w:rsidR="00FA3970">
          <w:rPr>
            <w:rFonts w:ascii="Times New Roman" w:hAnsi="Times New Roman"/>
            <w:sz w:val="24"/>
            <w:szCs w:val="24"/>
          </w:rPr>
          <w:t xml:space="preserve">due to </w:t>
        </w:r>
      </w:ins>
      <w:ins w:id="156" w:author="Gao Wang" w:date="2014-10-29T14:52:00Z">
        <w:del w:id="157" w:author="suzanne" w:date="2014-11-05T00:13:00Z">
          <w:r w:rsidR="008414F7" w:rsidDel="00FA3970">
            <w:rPr>
              <w:rFonts w:ascii="Times New Roman" w:hAnsi="Times New Roman"/>
              <w:sz w:val="24"/>
              <w:szCs w:val="24"/>
            </w:rPr>
            <w:delText xml:space="preserve">caused by </w:delText>
          </w:r>
        </w:del>
        <w:r w:rsidR="008414F7">
          <w:rPr>
            <w:rFonts w:ascii="Times New Roman" w:hAnsi="Times New Roman"/>
            <w:sz w:val="24"/>
            <w:szCs w:val="24"/>
          </w:rPr>
          <w:t xml:space="preserve">any of the </w:t>
        </w:r>
      </w:ins>
      <w:ins w:id="158" w:author="Gao Wang" w:date="2014-10-29T14:50:00Z">
        <w:r w:rsidR="00424604">
          <w:rPr>
            <w:rFonts w:ascii="Times New Roman" w:hAnsi="Times New Roman"/>
            <w:sz w:val="24"/>
            <w:szCs w:val="24"/>
          </w:rPr>
          <w:t>rare variant</w:t>
        </w:r>
      </w:ins>
      <w:ins w:id="159" w:author="Gao Wang" w:date="2014-10-29T14:51:00Z">
        <w:r w:rsidR="00931EBC">
          <w:rPr>
            <w:rFonts w:ascii="Times New Roman" w:hAnsi="Times New Roman"/>
            <w:sz w:val="24"/>
            <w:szCs w:val="24"/>
          </w:rPr>
          <w:t>s in</w:t>
        </w:r>
      </w:ins>
      <w:ins w:id="160" w:author="Gao Wang" w:date="2014-10-29T14:50:00Z">
        <w:r w:rsidR="00424604">
          <w:rPr>
            <w:rFonts w:ascii="Times New Roman" w:hAnsi="Times New Roman"/>
            <w:sz w:val="24"/>
            <w:szCs w:val="24"/>
          </w:rPr>
          <w:t xml:space="preserve"> the gene of in</w:t>
        </w:r>
        <w:r w:rsidR="008414F7">
          <w:rPr>
            <w:rFonts w:ascii="Times New Roman" w:hAnsi="Times New Roman"/>
            <w:sz w:val="24"/>
            <w:szCs w:val="24"/>
          </w:rPr>
          <w:t>terest</w:t>
        </w:r>
      </w:ins>
      <w:ins w:id="161" w:author="Gao Wang" w:date="2014-10-29T14:52:00Z">
        <w:r w:rsidR="00322921">
          <w:rPr>
            <w:rFonts w:ascii="Times New Roman" w:hAnsi="Times New Roman"/>
            <w:sz w:val="24"/>
            <w:szCs w:val="24"/>
          </w:rPr>
          <w:t>.</w:t>
        </w:r>
        <w:r w:rsidR="008414F7">
          <w:rPr>
            <w:rFonts w:ascii="Times New Roman" w:hAnsi="Times New Roman"/>
            <w:sz w:val="24"/>
            <w:szCs w:val="24"/>
          </w:rPr>
          <w:t xml:space="preserve"> </w:t>
        </w:r>
      </w:ins>
      <w:ins w:id="162" w:author="Gao Wang" w:date="2014-10-29T14:53:00Z">
        <w:r w:rsidR="00E261D4">
          <w:rPr>
            <w:rFonts w:ascii="Times New Roman" w:hAnsi="Times New Roman"/>
            <w:sz w:val="24"/>
            <w:szCs w:val="24"/>
          </w:rPr>
          <w:t xml:space="preserve">We </w:t>
        </w:r>
      </w:ins>
      <w:ins w:id="163" w:author="Gao Wang" w:date="2014-10-29T15:04:00Z">
        <w:r w:rsidR="00AE35E0">
          <w:rPr>
            <w:rFonts w:ascii="Times New Roman" w:hAnsi="Times New Roman"/>
            <w:sz w:val="24"/>
            <w:szCs w:val="24"/>
          </w:rPr>
          <w:t>consider</w:t>
        </w:r>
      </w:ins>
      <w:ins w:id="164" w:author="Gao Wang" w:date="2014-10-29T14:54:00Z">
        <w:r w:rsidR="00E261D4">
          <w:rPr>
            <w:rFonts w:ascii="Times New Roman" w:hAnsi="Times New Roman"/>
            <w:sz w:val="24"/>
            <w:szCs w:val="24"/>
          </w:rPr>
          <w:t xml:space="preserve"> different genetic </w:t>
        </w:r>
      </w:ins>
      <w:ins w:id="165" w:author="Gao Wang" w:date="2014-10-29T14:55:00Z">
        <w:r w:rsidR="00E261D4">
          <w:rPr>
            <w:rFonts w:ascii="Times New Roman" w:hAnsi="Times New Roman"/>
            <w:sz w:val="24"/>
            <w:szCs w:val="24"/>
          </w:rPr>
          <w:t>architectures</w:t>
        </w:r>
      </w:ins>
      <w:ins w:id="166" w:author="Gao Wang" w:date="2014-10-29T14:54:00Z">
        <w:r w:rsidR="00E261D4">
          <w:rPr>
            <w:rFonts w:ascii="Times New Roman" w:hAnsi="Times New Roman"/>
            <w:sz w:val="24"/>
            <w:szCs w:val="24"/>
          </w:rPr>
          <w:t xml:space="preserve"> under the null</w:t>
        </w:r>
      </w:ins>
      <w:ins w:id="167" w:author="Gao Wang" w:date="2014-10-29T14:55:00Z">
        <w:r w:rsidR="00E261D4">
          <w:rPr>
            <w:rFonts w:ascii="Times New Roman" w:hAnsi="Times New Roman"/>
            <w:sz w:val="24"/>
            <w:szCs w:val="24"/>
          </w:rPr>
          <w:t xml:space="preserve"> including situations when </w:t>
        </w:r>
        <w:r w:rsidR="00E261D4" w:rsidRPr="00E261D4">
          <w:rPr>
            <w:rFonts w:ascii="Times New Roman" w:hAnsi="Times New Roman"/>
            <w:sz w:val="24"/>
            <w:szCs w:val="24"/>
          </w:rPr>
          <w:t xml:space="preserve">1) variants in the gene region are </w:t>
        </w:r>
      </w:ins>
      <w:ins w:id="168" w:author="suzanne" w:date="2014-11-05T00:14:00Z">
        <w:r w:rsidR="00833915">
          <w:rPr>
            <w:rFonts w:ascii="Times New Roman" w:hAnsi="Times New Roman"/>
            <w:sz w:val="24"/>
            <w:szCs w:val="24"/>
          </w:rPr>
          <w:t>linkage equilibrium</w:t>
        </w:r>
      </w:ins>
      <w:ins w:id="169" w:author="Gao Wang" w:date="2014-10-29T14:55:00Z">
        <w:del w:id="170" w:author="suzanne" w:date="2014-11-05T00:14:00Z">
          <w:r w:rsidR="00E261D4" w:rsidRPr="00E261D4" w:rsidDel="00833915">
            <w:rPr>
              <w:rFonts w:ascii="Times New Roman" w:hAnsi="Times New Roman"/>
              <w:sz w:val="24"/>
              <w:szCs w:val="24"/>
            </w:rPr>
            <w:delText>independent</w:delText>
          </w:r>
        </w:del>
        <w:r w:rsidR="00E261D4" w:rsidRPr="00E261D4">
          <w:rPr>
            <w:rFonts w:ascii="Times New Roman" w:hAnsi="Times New Roman"/>
            <w:sz w:val="24"/>
            <w:szCs w:val="24"/>
          </w:rPr>
          <w:t>, 2) ther</w:t>
        </w:r>
        <w:r w:rsidR="00E261D4">
          <w:rPr>
            <w:rFonts w:ascii="Times New Roman" w:hAnsi="Times New Roman"/>
            <w:sz w:val="24"/>
            <w:szCs w:val="24"/>
          </w:rPr>
          <w:t xml:space="preserve">e is </w:t>
        </w:r>
      </w:ins>
      <w:ins w:id="171" w:author="Gao Wang" w:date="2014-11-04T17:46:00Z">
        <w:r w:rsidR="00B335BE">
          <w:rPr>
            <w:rFonts w:ascii="Times New Roman" w:hAnsi="Times New Roman"/>
            <w:sz w:val="24"/>
            <w:szCs w:val="24"/>
          </w:rPr>
          <w:t>complete</w:t>
        </w:r>
      </w:ins>
      <w:ins w:id="172" w:author="Gao Wang" w:date="2014-10-29T14:55:00Z">
        <w:r w:rsidR="00E261D4">
          <w:rPr>
            <w:rFonts w:ascii="Times New Roman" w:hAnsi="Times New Roman"/>
            <w:sz w:val="24"/>
            <w:szCs w:val="24"/>
          </w:rPr>
          <w:t xml:space="preserve"> LD between variants </w:t>
        </w:r>
        <w:r w:rsidR="00E261D4" w:rsidRPr="00E261D4">
          <w:rPr>
            <w:rFonts w:ascii="Times New Roman" w:hAnsi="Times New Roman"/>
            <w:sz w:val="24"/>
            <w:szCs w:val="24"/>
          </w:rPr>
          <w:t xml:space="preserve">and 3) </w:t>
        </w:r>
      </w:ins>
      <w:ins w:id="173" w:author="suzanne" w:date="2014-11-05T10:13:00Z">
        <w:r w:rsidR="006B6ED9">
          <w:rPr>
            <w:rFonts w:ascii="Times New Roman" w:hAnsi="Times New Roman"/>
            <w:sz w:val="24"/>
            <w:szCs w:val="24"/>
          </w:rPr>
          <w:t xml:space="preserve">under the extreme case where </w:t>
        </w:r>
      </w:ins>
      <w:ins w:id="174" w:author="Gao Wang" w:date="2014-10-29T14:55:00Z">
        <w:r w:rsidR="00E261D4" w:rsidRPr="00E261D4">
          <w:rPr>
            <w:rFonts w:ascii="Times New Roman" w:hAnsi="Times New Roman"/>
            <w:sz w:val="24"/>
            <w:szCs w:val="24"/>
          </w:rPr>
          <w:t>there are recombi</w:t>
        </w:r>
        <w:r w:rsidR="00C441AD">
          <w:rPr>
            <w:rFonts w:ascii="Times New Roman" w:hAnsi="Times New Roman"/>
            <w:sz w:val="24"/>
            <w:szCs w:val="24"/>
          </w:rPr>
          <w:t xml:space="preserve">nation </w:t>
        </w:r>
      </w:ins>
      <w:ins w:id="175" w:author="Gao Wang" w:date="2014-11-04T17:47:00Z">
        <w:r w:rsidR="00F6485C">
          <w:rPr>
            <w:rFonts w:ascii="Times New Roman" w:hAnsi="Times New Roman"/>
            <w:sz w:val="24"/>
            <w:szCs w:val="24"/>
          </w:rPr>
          <w:t>events</w:t>
        </w:r>
      </w:ins>
      <w:ins w:id="176" w:author="Gao Wang" w:date="2014-10-29T14:55:00Z">
        <w:r w:rsidR="00C441AD">
          <w:rPr>
            <w:rFonts w:ascii="Times New Roman" w:hAnsi="Times New Roman"/>
            <w:sz w:val="24"/>
            <w:szCs w:val="24"/>
          </w:rPr>
          <w:t xml:space="preserve"> within a gene</w:t>
        </w:r>
      </w:ins>
      <w:ins w:id="177" w:author="Gao Wang" w:date="2014-11-04T17:47:00Z">
        <w:r w:rsidR="00F6485C">
          <w:rPr>
            <w:rFonts w:ascii="Times New Roman" w:hAnsi="Times New Roman"/>
            <w:sz w:val="24"/>
            <w:szCs w:val="24"/>
          </w:rPr>
          <w:t xml:space="preserve"> at each meiosis </w:t>
        </w:r>
      </w:ins>
      <w:ins w:id="178" w:author="suzanne" w:date="2014-11-05T09:08:00Z">
        <w:r w:rsidR="005276FA">
          <w:rPr>
            <w:rFonts w:ascii="Times New Roman" w:hAnsi="Times New Roman"/>
            <w:sz w:val="24"/>
            <w:szCs w:val="24"/>
          </w:rPr>
          <w:t xml:space="preserve">and </w:t>
        </w:r>
      </w:ins>
      <w:ins w:id="179" w:author="Gao Wang" w:date="2014-11-04T17:47:00Z">
        <w:del w:id="180" w:author="suzanne" w:date="2014-11-05T09:08:00Z">
          <w:r w:rsidR="00F6485C" w:rsidDel="005276FA">
            <w:rPr>
              <w:rFonts w:ascii="Times New Roman" w:hAnsi="Times New Roman"/>
              <w:sz w:val="24"/>
              <w:szCs w:val="24"/>
            </w:rPr>
            <w:delText xml:space="preserve">yet the </w:delText>
          </w:r>
        </w:del>
        <w:r w:rsidR="00F6485C">
          <w:rPr>
            <w:rFonts w:ascii="Times New Roman" w:hAnsi="Times New Roman"/>
            <w:sz w:val="24"/>
            <w:szCs w:val="24"/>
          </w:rPr>
          <w:t>recombination breakpoints are</w:t>
        </w:r>
        <w:r w:rsidR="00F2429E">
          <w:rPr>
            <w:rFonts w:ascii="Times New Roman" w:hAnsi="Times New Roman"/>
            <w:sz w:val="24"/>
            <w:szCs w:val="24"/>
          </w:rPr>
          <w:t xml:space="preserve"> different across </w:t>
        </w:r>
        <w:del w:id="181" w:author="suzanne" w:date="2014-11-05T09:08:00Z">
          <w:r w:rsidR="00F2429E" w:rsidDel="005276FA">
            <w:rPr>
              <w:rFonts w:ascii="Times New Roman" w:hAnsi="Times New Roman"/>
              <w:sz w:val="24"/>
              <w:szCs w:val="24"/>
            </w:rPr>
            <w:delText xml:space="preserve">sample </w:delText>
          </w:r>
        </w:del>
        <w:r w:rsidR="00F2429E">
          <w:rPr>
            <w:rFonts w:ascii="Times New Roman" w:hAnsi="Times New Roman"/>
            <w:sz w:val="24"/>
            <w:szCs w:val="24"/>
          </w:rPr>
          <w:t>families</w:t>
        </w:r>
      </w:ins>
      <w:ins w:id="182" w:author="Gao Wang" w:date="2014-10-29T14:55:00Z">
        <w:r w:rsidR="00E261D4" w:rsidRPr="00E261D4">
          <w:rPr>
            <w:rFonts w:ascii="Times New Roman" w:hAnsi="Times New Roman"/>
            <w:sz w:val="24"/>
            <w:szCs w:val="24"/>
          </w:rPr>
          <w:t>.</w:t>
        </w:r>
      </w:ins>
      <w:ins w:id="183" w:author="Gao Wang" w:date="2014-10-29T14:56:00Z">
        <w:r w:rsidR="00C441AD">
          <w:rPr>
            <w:rFonts w:ascii="Times New Roman" w:hAnsi="Times New Roman"/>
            <w:sz w:val="24"/>
            <w:szCs w:val="24"/>
          </w:rPr>
          <w:t xml:space="preserve"> </w:t>
        </w:r>
      </w:ins>
      <w:ins w:id="184" w:author="suzanne" w:date="2014-11-05T10:16:00Z">
        <w:r w:rsidR="00F4435D">
          <w:rPr>
            <w:rFonts w:ascii="Times New Roman" w:hAnsi="Times New Roman"/>
            <w:sz w:val="24"/>
            <w:szCs w:val="24"/>
          </w:rPr>
          <w:t xml:space="preserve">Simulating data based upon a </w:t>
        </w:r>
      </w:ins>
      <w:ins w:id="185" w:author="suzanne" w:date="2014-11-05T10:22:00Z">
        <w:r w:rsidR="00F4435D">
          <w:rPr>
            <w:rFonts w:ascii="Times New Roman" w:hAnsi="Times New Roman"/>
            <w:sz w:val="24"/>
            <w:szCs w:val="24"/>
          </w:rPr>
          <w:t>realistic</w:t>
        </w:r>
      </w:ins>
      <w:ins w:id="186" w:author="suzanne" w:date="2014-11-05T10:16:00Z">
        <w:r w:rsidR="00F4435D">
          <w:rPr>
            <w:rFonts w:ascii="Times New Roman" w:hAnsi="Times New Roman"/>
            <w:sz w:val="24"/>
            <w:szCs w:val="24"/>
          </w:rPr>
          <w:t xml:space="preserve"> </w:t>
        </w:r>
      </w:ins>
      <w:ins w:id="187" w:author="suzanne" w:date="2014-11-05T10:17:00Z">
        <w:r w:rsidR="00F4435D">
          <w:rPr>
            <w:rFonts w:ascii="Times New Roman" w:hAnsi="Times New Roman"/>
            <w:sz w:val="24"/>
            <w:szCs w:val="24"/>
          </w:rPr>
          <w:t>θ value</w:t>
        </w:r>
      </w:ins>
      <w:ins w:id="188" w:author="suzanne" w:date="2014-11-05T10:22:00Z">
        <w:r w:rsidR="00F4435D">
          <w:rPr>
            <w:rFonts w:ascii="Times New Roman" w:hAnsi="Times New Roman"/>
            <w:sz w:val="24"/>
            <w:szCs w:val="24"/>
          </w:rPr>
          <w:t>, which is small,</w:t>
        </w:r>
      </w:ins>
      <w:ins w:id="189" w:author="suzanne" w:date="2014-11-05T10:17:00Z">
        <w:r w:rsidR="00F4435D">
          <w:rPr>
            <w:rFonts w:ascii="Times New Roman" w:hAnsi="Times New Roman"/>
            <w:sz w:val="24"/>
            <w:szCs w:val="24"/>
          </w:rPr>
          <w:t xml:space="preserve"> </w:t>
        </w:r>
      </w:ins>
      <w:ins w:id="190" w:author="suzanne" w:date="2014-11-05T10:19:00Z">
        <w:r w:rsidR="00F4435D">
          <w:rPr>
            <w:rFonts w:ascii="Times New Roman" w:hAnsi="Times New Roman"/>
            <w:sz w:val="24"/>
            <w:szCs w:val="24"/>
          </w:rPr>
          <w:t xml:space="preserve">within a gene region </w:t>
        </w:r>
      </w:ins>
      <w:ins w:id="191" w:author="suzanne" w:date="2014-11-05T10:17:00Z">
        <w:r w:rsidR="00F4435D">
          <w:rPr>
            <w:rFonts w:ascii="Times New Roman" w:hAnsi="Times New Roman"/>
            <w:sz w:val="24"/>
            <w:szCs w:val="24"/>
          </w:rPr>
          <w:t>w</w:t>
        </w:r>
      </w:ins>
      <w:ins w:id="192" w:author="suzanne" w:date="2014-11-05T10:22:00Z">
        <w:r w:rsidR="00F4435D">
          <w:rPr>
            <w:rFonts w:ascii="Times New Roman" w:hAnsi="Times New Roman"/>
            <w:sz w:val="24"/>
            <w:szCs w:val="24"/>
          </w:rPr>
          <w:t xml:space="preserve">ill </w:t>
        </w:r>
      </w:ins>
      <w:ins w:id="193" w:author="suzanne" w:date="2014-11-05T10:17:00Z">
        <w:r w:rsidR="00F4435D">
          <w:rPr>
            <w:rFonts w:ascii="Times New Roman" w:hAnsi="Times New Roman"/>
            <w:sz w:val="24"/>
            <w:szCs w:val="24"/>
          </w:rPr>
          <w:t>introduce</w:t>
        </w:r>
      </w:ins>
      <w:ins w:id="194" w:author="suzanne" w:date="2014-11-05T10:20:00Z">
        <w:r w:rsidR="00F4435D">
          <w:rPr>
            <w:rFonts w:ascii="Times New Roman" w:hAnsi="Times New Roman"/>
            <w:sz w:val="24"/>
            <w:szCs w:val="24"/>
          </w:rPr>
          <w:t xml:space="preserve"> few or </w:t>
        </w:r>
      </w:ins>
      <w:ins w:id="195" w:author="suzanne" w:date="2014-11-05T10:17:00Z">
        <w:r w:rsidR="00F4435D">
          <w:rPr>
            <w:rFonts w:ascii="Times New Roman" w:hAnsi="Times New Roman"/>
            <w:sz w:val="24"/>
            <w:szCs w:val="24"/>
          </w:rPr>
          <w:t>n</w:t>
        </w:r>
      </w:ins>
      <w:ins w:id="196" w:author="suzanne" w:date="2014-11-05T10:20:00Z">
        <w:r w:rsidR="00F4435D">
          <w:rPr>
            <w:rFonts w:ascii="Times New Roman" w:hAnsi="Times New Roman"/>
            <w:sz w:val="24"/>
            <w:szCs w:val="24"/>
          </w:rPr>
          <w:t>o</w:t>
        </w:r>
      </w:ins>
      <w:ins w:id="197" w:author="suzanne" w:date="2014-11-05T10:17:00Z">
        <w:r w:rsidR="00F4435D">
          <w:rPr>
            <w:rFonts w:ascii="Times New Roman" w:hAnsi="Times New Roman"/>
            <w:sz w:val="24"/>
            <w:szCs w:val="24"/>
          </w:rPr>
          <w:t xml:space="preserve"> recombination events within </w:t>
        </w:r>
      </w:ins>
      <w:ins w:id="198" w:author="suzanne" w:date="2014-11-05T10:21:00Z">
        <w:r w:rsidR="00F4435D">
          <w:rPr>
            <w:rFonts w:ascii="Times New Roman" w:hAnsi="Times New Roman"/>
            <w:sz w:val="24"/>
            <w:szCs w:val="24"/>
          </w:rPr>
          <w:t xml:space="preserve">the generated </w:t>
        </w:r>
      </w:ins>
      <w:ins w:id="199" w:author="suzanne" w:date="2014-11-05T10:17:00Z">
        <w:r w:rsidR="00F4435D">
          <w:rPr>
            <w:rFonts w:ascii="Times New Roman" w:hAnsi="Times New Roman"/>
            <w:sz w:val="24"/>
            <w:szCs w:val="24"/>
          </w:rPr>
          <w:t>famil</w:t>
        </w:r>
      </w:ins>
      <w:ins w:id="200" w:author="suzanne" w:date="2014-11-05T10:20:00Z">
        <w:r w:rsidR="00F4435D">
          <w:rPr>
            <w:rFonts w:ascii="Times New Roman" w:hAnsi="Times New Roman"/>
            <w:sz w:val="24"/>
            <w:szCs w:val="24"/>
          </w:rPr>
          <w:t>ies</w:t>
        </w:r>
      </w:ins>
      <w:ins w:id="201" w:author="suzanne" w:date="2014-11-05T10:17:00Z">
        <w:r w:rsidR="00F4435D">
          <w:rPr>
            <w:rFonts w:ascii="Times New Roman" w:hAnsi="Times New Roman"/>
            <w:sz w:val="24"/>
            <w:szCs w:val="24"/>
          </w:rPr>
          <w:t>, therefore this extreme scenario is used to</w:t>
        </w:r>
      </w:ins>
      <w:ins w:id="202" w:author="suzanne" w:date="2014-11-05T10:21:00Z">
        <w:r w:rsidR="00F4435D">
          <w:rPr>
            <w:rFonts w:ascii="Times New Roman" w:hAnsi="Times New Roman"/>
            <w:sz w:val="24"/>
            <w:szCs w:val="24"/>
          </w:rPr>
          <w:t xml:space="preserve"> evaluate the effect of recombination events on </w:t>
        </w:r>
      </w:ins>
      <w:ins w:id="203" w:author="suzanne" w:date="2014-11-05T10:19:00Z">
        <w:r w:rsidR="00F4435D">
          <w:rPr>
            <w:rFonts w:ascii="Times New Roman" w:hAnsi="Times New Roman"/>
            <w:sz w:val="24"/>
            <w:szCs w:val="24"/>
          </w:rPr>
          <w:t>type I error</w:t>
        </w:r>
      </w:ins>
      <w:ins w:id="204" w:author="suzanne" w:date="2014-11-05T10:17:00Z">
        <w:r w:rsidR="00F4435D">
          <w:rPr>
            <w:rFonts w:ascii="Times New Roman" w:hAnsi="Times New Roman"/>
            <w:sz w:val="24"/>
            <w:szCs w:val="24"/>
          </w:rPr>
          <w:t xml:space="preserve">.  </w:t>
        </w:r>
      </w:ins>
      <w:ins w:id="205" w:author="Gao Wang" w:date="2014-10-29T14:56:00Z">
        <w:r w:rsidR="00C441AD">
          <w:rPr>
            <w:rFonts w:ascii="Times New Roman" w:hAnsi="Times New Roman"/>
            <w:sz w:val="24"/>
            <w:szCs w:val="24"/>
          </w:rPr>
          <w:t xml:space="preserve">Additionally </w:t>
        </w:r>
      </w:ins>
      <w:ins w:id="206" w:author="Gao Wang" w:date="2014-10-29T14:57:00Z">
        <w:r w:rsidR="003057CC">
          <w:rPr>
            <w:rFonts w:ascii="Times New Roman" w:hAnsi="Times New Roman"/>
            <w:sz w:val="24"/>
            <w:szCs w:val="24"/>
          </w:rPr>
          <w:t>we simulate scenarios when parental genotypes are missing at random</w:t>
        </w:r>
      </w:ins>
      <w:ins w:id="207" w:author="Gao Wang" w:date="2014-10-29T14:58:00Z">
        <w:r w:rsidR="003057CC">
          <w:rPr>
            <w:rFonts w:ascii="Times New Roman" w:hAnsi="Times New Roman"/>
            <w:sz w:val="24"/>
            <w:szCs w:val="24"/>
          </w:rPr>
          <w:t xml:space="preserve"> to evaluate type I error when CHP marker frequencies have to be </w:t>
        </w:r>
      </w:ins>
      <w:ins w:id="208" w:author="Gao Wang" w:date="2014-11-04T17:48:00Z">
        <w:r w:rsidR="00FD271D">
          <w:rPr>
            <w:rFonts w:ascii="Times New Roman" w:hAnsi="Times New Roman"/>
            <w:sz w:val="24"/>
            <w:szCs w:val="24"/>
          </w:rPr>
          <w:t>calculated</w:t>
        </w:r>
        <w:r w:rsidR="008E1EE9">
          <w:rPr>
            <w:rFonts w:ascii="Times New Roman" w:hAnsi="Times New Roman"/>
            <w:sz w:val="24"/>
            <w:szCs w:val="24"/>
          </w:rPr>
          <w:t xml:space="preserve"> using population MAF and LD estimated from data</w:t>
        </w:r>
      </w:ins>
      <w:ins w:id="209" w:author="Gao Wang" w:date="2014-10-29T14:58:00Z">
        <w:r w:rsidR="003057CC">
          <w:rPr>
            <w:rFonts w:ascii="Times New Roman" w:hAnsi="Times New Roman"/>
            <w:sz w:val="24"/>
            <w:szCs w:val="24"/>
          </w:rPr>
          <w:t>.</w:t>
        </w:r>
      </w:ins>
      <w:ins w:id="210" w:author="Gao Wang" w:date="2014-10-29T15:05:00Z">
        <w:r w:rsidR="00ED7D71">
          <w:rPr>
            <w:rFonts w:ascii="Times New Roman" w:hAnsi="Times New Roman"/>
            <w:sz w:val="24"/>
            <w:szCs w:val="24"/>
          </w:rPr>
          <w:t xml:space="preserve"> Type I error</w:t>
        </w:r>
      </w:ins>
      <w:ins w:id="211" w:author="Gao Wang" w:date="2014-11-04T17:52:00Z">
        <w:r w:rsidR="00E75EC3">
          <w:rPr>
            <w:rFonts w:ascii="Times New Roman" w:hAnsi="Times New Roman"/>
            <w:sz w:val="24"/>
            <w:szCs w:val="24"/>
          </w:rPr>
          <w:t xml:space="preserve">s are computed for </w:t>
        </w:r>
        <w:r w:rsidR="00F75C4D">
          <w:rPr>
            <w:rFonts w:ascii="Times New Roman" w:hAnsi="Times New Roman"/>
            <w:sz w:val="24"/>
            <w:szCs w:val="24"/>
          </w:rPr>
          <w:t xml:space="preserve">cumulative </w:t>
        </w:r>
      </w:ins>
      <w:ins w:id="212" w:author="Gao Wang" w:date="2014-11-04T17:49:00Z">
        <w:r w:rsidR="00D70592">
          <w:rPr>
            <w:rFonts w:ascii="Times New Roman" w:hAnsi="Times New Roman"/>
            <w:sz w:val="24"/>
            <w:szCs w:val="24"/>
          </w:rPr>
          <w:t xml:space="preserve">HLOD scores on gene </w:t>
        </w:r>
        <w:r w:rsidR="00D70592">
          <w:rPr>
            <w:rFonts w:ascii="Times New Roman" w:hAnsi="Times New Roman"/>
            <w:i/>
            <w:sz w:val="24"/>
            <w:szCs w:val="24"/>
          </w:rPr>
          <w:t xml:space="preserve">SLC26A4 </w:t>
        </w:r>
      </w:ins>
      <w:ins w:id="213" w:author="Gao Wang" w:date="2014-11-04T17:52:00Z">
        <w:r w:rsidR="00F75C4D">
          <w:rPr>
            <w:rFonts w:ascii="Times New Roman" w:hAnsi="Times New Roman"/>
            <w:sz w:val="24"/>
            <w:szCs w:val="24"/>
          </w:rPr>
          <w:t>across</w:t>
        </w:r>
      </w:ins>
      <w:ins w:id="214" w:author="Gao Wang" w:date="2014-11-04T11:49:00Z">
        <w:r w:rsidR="00D70592">
          <w:rPr>
            <w:rFonts w:ascii="Times New Roman" w:hAnsi="Times New Roman"/>
            <w:sz w:val="24"/>
            <w:szCs w:val="24"/>
          </w:rPr>
          <w:t xml:space="preserve"> 20 families using </w:t>
        </w:r>
      </w:ins>
      <w:ins w:id="215" w:author="Gao Wang" w:date="2014-11-04T17:53:00Z">
        <w:r w:rsidR="00F75C4D">
          <w:rPr>
            <w:rFonts w:ascii="Times New Roman" w:hAnsi="Times New Roman"/>
            <w:sz w:val="24"/>
            <w:szCs w:val="24"/>
          </w:rPr>
          <w:t>500 replicates.</w:t>
        </w:r>
      </w:ins>
      <w:r w:rsidR="00423756">
        <w:rPr>
          <w:rFonts w:ascii="Times New Roman" w:hAnsi="Times New Roman"/>
          <w:sz w:val="24"/>
          <w:szCs w:val="24"/>
        </w:rPr>
        <w:t xml:space="preserve"> </w:t>
      </w:r>
    </w:p>
    <w:p w14:paraId="220F7F98" w14:textId="7E249575"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lastRenderedPageBreak/>
        <w:t>Result</w:t>
      </w:r>
      <w:r w:rsidR="00603BEE">
        <w:rPr>
          <w:rFonts w:ascii="Times New Roman" w:hAnsi="Times New Roman"/>
          <w:b/>
          <w:sz w:val="24"/>
        </w:rPr>
        <w:t>s</w:t>
      </w:r>
    </w:p>
    <w:p w14:paraId="3B3C5122" w14:textId="50896B92" w:rsidR="00EB07F2" w:rsidDel="000F7592" w:rsidRDefault="00006A31" w:rsidP="00942701">
      <w:pPr>
        <w:spacing w:afterLines="280" w:after="672" w:line="480" w:lineRule="auto"/>
        <w:jc w:val="both"/>
        <w:rPr>
          <w:del w:id="216" w:author="suzanne" w:date="2014-11-05T09:16:00Z"/>
          <w:rFonts w:ascii="Times New Roman" w:hAnsi="Times New Roman"/>
          <w:sz w:val="24"/>
        </w:rPr>
      </w:pPr>
      <w:ins w:id="217" w:author="Gao Wang" w:date="2014-10-29T15:07:00Z">
        <w:r>
          <w:rPr>
            <w:rFonts w:ascii="Times New Roman" w:hAnsi="Times New Roman"/>
            <w:sz w:val="24"/>
          </w:rPr>
          <w:t>Empirical type I error</w:t>
        </w:r>
      </w:ins>
      <w:ins w:id="218" w:author="Gao Wang" w:date="2014-11-04T17:54:00Z">
        <w:r w:rsidR="008E5DE3">
          <w:rPr>
            <w:rFonts w:ascii="Times New Roman" w:hAnsi="Times New Roman"/>
            <w:sz w:val="24"/>
          </w:rPr>
          <w:t xml:space="preserve"> estimates</w:t>
        </w:r>
      </w:ins>
      <w:ins w:id="219" w:author="Gao Wang" w:date="2014-10-29T15:07:00Z">
        <w:r>
          <w:rPr>
            <w:rFonts w:ascii="Times New Roman" w:hAnsi="Times New Roman"/>
            <w:sz w:val="24"/>
          </w:rPr>
          <w:t xml:space="preserve"> </w:t>
        </w:r>
      </w:ins>
      <w:ins w:id="220" w:author="Gao Wang" w:date="2014-11-04T17:54:00Z">
        <w:r w:rsidR="001841D4">
          <w:rPr>
            <w:rFonts w:ascii="Times New Roman" w:hAnsi="Times New Roman"/>
            <w:sz w:val="24"/>
          </w:rPr>
          <w:t xml:space="preserve">are </w:t>
        </w:r>
      </w:ins>
      <w:ins w:id="221" w:author="Gao Wang" w:date="2014-11-04T17:55:00Z">
        <w:r w:rsidR="00046042">
          <w:rPr>
            <w:rFonts w:ascii="Times New Roman" w:hAnsi="Times New Roman"/>
            <w:sz w:val="24"/>
          </w:rPr>
          <w:t>constantly</w:t>
        </w:r>
        <w:r w:rsidR="001841D4">
          <w:rPr>
            <w:rFonts w:ascii="Times New Roman" w:hAnsi="Times New Roman"/>
            <w:sz w:val="24"/>
          </w:rPr>
          <w:t xml:space="preserve"> zero </w:t>
        </w:r>
      </w:ins>
      <w:ins w:id="222" w:author="Gao Wang" w:date="2014-11-04T17:53:00Z">
        <w:r w:rsidR="008E5DE3">
          <w:rPr>
            <w:rFonts w:ascii="Times New Roman" w:hAnsi="Times New Roman"/>
            <w:sz w:val="24"/>
          </w:rPr>
          <w:t xml:space="preserve">for all </w:t>
        </w:r>
      </w:ins>
      <w:ins w:id="223" w:author="suzanne" w:date="2014-11-05T09:09:00Z">
        <w:r w:rsidR="005276FA">
          <w:rPr>
            <w:rFonts w:ascii="Times New Roman" w:hAnsi="Times New Roman"/>
            <w:sz w:val="24"/>
          </w:rPr>
          <w:t xml:space="preserve">test </w:t>
        </w:r>
      </w:ins>
      <w:ins w:id="224" w:author="Gao Wang" w:date="2014-11-04T17:53:00Z">
        <w:r w:rsidR="008E5DE3">
          <w:rPr>
            <w:rFonts w:ascii="Times New Roman" w:hAnsi="Times New Roman"/>
            <w:sz w:val="24"/>
          </w:rPr>
          <w:t>scenarios</w:t>
        </w:r>
        <w:del w:id="225" w:author="suzanne" w:date="2014-11-05T09:09:00Z">
          <w:r w:rsidR="008E5DE3" w:rsidDel="005276FA">
            <w:rPr>
              <w:rFonts w:ascii="Times New Roman" w:hAnsi="Times New Roman"/>
              <w:sz w:val="24"/>
            </w:rPr>
            <w:delText xml:space="preserve"> </w:delText>
          </w:r>
        </w:del>
      </w:ins>
      <w:ins w:id="226" w:author="Gao Wang" w:date="2014-11-04T17:54:00Z">
        <w:del w:id="227" w:author="suzanne" w:date="2014-11-05T09:09:00Z">
          <w:r w:rsidR="008E5DE3" w:rsidDel="005276FA">
            <w:rPr>
              <w:rFonts w:ascii="Times New Roman" w:hAnsi="Times New Roman"/>
              <w:sz w:val="24"/>
            </w:rPr>
            <w:delText>previously described</w:delText>
          </w:r>
        </w:del>
        <w:r w:rsidR="008E5DE3">
          <w:rPr>
            <w:rFonts w:ascii="Times New Roman" w:hAnsi="Times New Roman"/>
            <w:sz w:val="24"/>
          </w:rPr>
          <w:t>,</w:t>
        </w:r>
      </w:ins>
      <w:ins w:id="228" w:author="Gao Wang" w:date="2014-10-29T15:07:00Z">
        <w:r>
          <w:rPr>
            <w:rFonts w:ascii="Times New Roman" w:hAnsi="Times New Roman"/>
            <w:sz w:val="24"/>
          </w:rPr>
          <w:t xml:space="preserve"> </w:t>
        </w:r>
      </w:ins>
      <w:ins w:id="229" w:author="suzanne" w:date="2014-11-05T09:09:00Z">
        <w:r w:rsidR="005276FA">
          <w:rPr>
            <w:rFonts w:ascii="Times New Roman" w:hAnsi="Times New Roman"/>
            <w:sz w:val="24"/>
          </w:rPr>
          <w:t>assuring</w:t>
        </w:r>
      </w:ins>
      <w:ins w:id="230" w:author="Gao Wang" w:date="2014-11-04T17:54:00Z">
        <w:del w:id="231" w:author="suzanne" w:date="2014-11-05T09:09:00Z">
          <w:r w:rsidR="008E5DE3" w:rsidDel="005276FA">
            <w:rPr>
              <w:rFonts w:ascii="Times New Roman" w:hAnsi="Times New Roman"/>
              <w:sz w:val="24"/>
            </w:rPr>
            <w:delText>suggesting</w:delText>
          </w:r>
        </w:del>
      </w:ins>
      <w:ins w:id="232" w:author="Gao Wang" w:date="2014-10-29T15:07:00Z">
        <w:r>
          <w:rPr>
            <w:rFonts w:ascii="Times New Roman" w:hAnsi="Times New Roman"/>
            <w:sz w:val="24"/>
          </w:rPr>
          <w:t xml:space="preserve"> </w:t>
        </w:r>
      </w:ins>
      <w:ins w:id="233" w:author="Gao Wang" w:date="2014-10-29T15:10:00Z">
        <w:r w:rsidR="000B6E50">
          <w:rPr>
            <w:rFonts w:ascii="Times New Roman" w:hAnsi="Times New Roman"/>
            <w:sz w:val="24"/>
          </w:rPr>
          <w:t xml:space="preserve">that </w:t>
        </w:r>
        <w:r w:rsidR="00C454DF">
          <w:rPr>
            <w:rFonts w:ascii="Times New Roman" w:hAnsi="Times New Roman"/>
            <w:sz w:val="24"/>
          </w:rPr>
          <w:t xml:space="preserve">there is </w:t>
        </w:r>
      </w:ins>
      <w:ins w:id="234" w:author="Gao Wang" w:date="2014-10-29T15:07:00Z">
        <w:r>
          <w:rPr>
            <w:rFonts w:ascii="Times New Roman" w:hAnsi="Times New Roman"/>
            <w:sz w:val="24"/>
          </w:rPr>
          <w:t>no in</w:t>
        </w:r>
        <w:r w:rsidR="00495B33">
          <w:rPr>
            <w:rFonts w:ascii="Times New Roman" w:hAnsi="Times New Roman"/>
            <w:sz w:val="24"/>
          </w:rPr>
          <w:t xml:space="preserve">flation of </w:t>
        </w:r>
      </w:ins>
      <w:ins w:id="235" w:author="suzanne" w:date="2014-11-05T09:10:00Z">
        <w:r w:rsidR="005276FA">
          <w:rPr>
            <w:rFonts w:ascii="Times New Roman" w:hAnsi="Times New Roman"/>
            <w:sz w:val="24"/>
          </w:rPr>
          <w:t xml:space="preserve">the </w:t>
        </w:r>
      </w:ins>
      <w:ins w:id="236" w:author="Gao Wang" w:date="2014-10-29T15:07:00Z">
        <w:r w:rsidR="00495B33">
          <w:rPr>
            <w:rFonts w:ascii="Times New Roman" w:hAnsi="Times New Roman"/>
            <w:sz w:val="24"/>
          </w:rPr>
          <w:t xml:space="preserve">test statistic in the presence of </w:t>
        </w:r>
      </w:ins>
      <w:ins w:id="237" w:author="Gao Wang" w:date="2014-11-04T17:57:00Z">
        <w:r w:rsidR="00495B33">
          <w:rPr>
            <w:rFonts w:ascii="Times New Roman" w:hAnsi="Times New Roman"/>
            <w:sz w:val="24"/>
          </w:rPr>
          <w:t xml:space="preserve">within-gene </w:t>
        </w:r>
      </w:ins>
      <w:ins w:id="238" w:author="Gao Wang" w:date="2014-10-29T15:09:00Z">
        <w:r>
          <w:rPr>
            <w:rFonts w:ascii="Times New Roman" w:hAnsi="Times New Roman"/>
            <w:sz w:val="24"/>
          </w:rPr>
          <w:t>recombination</w:t>
        </w:r>
      </w:ins>
      <w:ins w:id="239" w:author="Gao Wang" w:date="2014-11-04T17:57:00Z">
        <w:r w:rsidR="00495B33">
          <w:rPr>
            <w:rFonts w:ascii="Times New Roman" w:hAnsi="Times New Roman"/>
            <w:sz w:val="24"/>
          </w:rPr>
          <w:t>, strong inter-marker LD or missing</w:t>
        </w:r>
      </w:ins>
      <w:ins w:id="240" w:author="Gao Wang" w:date="2014-11-04T11:49:00Z">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ns w:id="241" w:author="Gao Wang" w:date="2014-10-29T15:09:00Z">
        <w:r>
          <w:rPr>
            <w:rFonts w:ascii="Times New Roman" w:hAnsi="Times New Roman"/>
            <w:sz w:val="24"/>
          </w:rPr>
          <w:t xml:space="preserve">. </w:t>
        </w:r>
      </w:ins>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ins w:id="242" w:author="suzanne" w:date="2014-11-05T09:10:00Z">
        <w:r w:rsidR="005276FA">
          <w:rPr>
            <w:rFonts w:ascii="Times New Roman" w:hAnsi="Times New Roman"/>
            <w:sz w:val="24"/>
            <w:szCs w:val="24"/>
          </w:rPr>
          <w:t>(</w:t>
        </w:r>
      </w:ins>
      <w:del w:id="243" w:author="suzanne" w:date="2014-11-05T09:10:00Z">
        <w:r w:rsidR="00AB2E27" w:rsidDel="005276FA">
          <w:rPr>
            <w:rFonts w:ascii="Times New Roman" w:hAnsi="Times New Roman"/>
            <w:sz w:val="24"/>
            <w:szCs w:val="24"/>
          </w:rPr>
          <w:delText xml:space="preserve">as displayed in </w:delText>
        </w:r>
      </w:del>
      <w:r w:rsidR="00AB2E27">
        <w:rPr>
          <w:rFonts w:ascii="Times New Roman" w:hAnsi="Times New Roman"/>
          <w:sz w:val="24"/>
          <w:szCs w:val="24"/>
        </w:rPr>
        <w:t xml:space="preserve">Figures </w:t>
      </w:r>
      <w:ins w:id="244" w:author="Gao Wang" w:date="2014-10-29T15:09:00Z">
        <w:r w:rsidR="006D6FE3">
          <w:rPr>
            <w:rFonts w:ascii="Times New Roman" w:hAnsi="Times New Roman"/>
            <w:sz w:val="24"/>
            <w:szCs w:val="24"/>
          </w:rPr>
          <w:t>2</w:t>
        </w:r>
      </w:ins>
      <w:ins w:id="245" w:author="suzanne" w:date="2014-11-05T09:10:00Z">
        <w:r w:rsidR="005276FA">
          <w:rPr>
            <w:rFonts w:ascii="Times New Roman" w:hAnsi="Times New Roman"/>
            <w:sz w:val="24"/>
            <w:szCs w:val="24"/>
          </w:rPr>
          <w:t>)</w:t>
        </w:r>
      </w:ins>
      <w:del w:id="246" w:author="Gao Wang" w:date="2014-10-29T15:09:00Z">
        <w:r w:rsidR="003D4FC1" w:rsidDel="006D6FE3">
          <w:rPr>
            <w:rFonts w:ascii="Times New Roman" w:hAnsi="Times New Roman"/>
            <w:sz w:val="24"/>
            <w:szCs w:val="24"/>
          </w:rPr>
          <w:delText>1</w:delText>
        </w:r>
      </w:del>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 xml:space="preserve">he presence of intra- (Figure </w:t>
      </w:r>
      <w:ins w:id="247" w:author="Gao Wang" w:date="2014-10-29T15:10:00Z">
        <w:r w:rsidR="000127C9">
          <w:rPr>
            <w:rFonts w:ascii="Times New Roman" w:hAnsi="Times New Roman"/>
            <w:sz w:val="24"/>
          </w:rPr>
          <w:t>2</w:t>
        </w:r>
      </w:ins>
      <w:del w:id="248"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ins w:id="249" w:author="Gao Wang" w:date="2014-10-29T15:10:00Z">
        <w:r w:rsidR="000127C9">
          <w:rPr>
            <w:rFonts w:ascii="Times New Roman" w:hAnsi="Times New Roman"/>
            <w:sz w:val="24"/>
          </w:rPr>
          <w:t>2</w:t>
        </w:r>
      </w:ins>
      <w:del w:id="250" w:author="Gao Wang" w:date="2014-10-29T15:10:00Z">
        <w:r w:rsidR="003D4FC1" w:rsidDel="000127C9">
          <w:rPr>
            <w:rFonts w:ascii="Times New Roman" w:hAnsi="Times New Roman"/>
            <w:sz w:val="24"/>
          </w:rPr>
          <w:delText>1</w:delText>
        </w:r>
      </w:del>
      <w:r w:rsidR="00021F2C">
        <w:rPr>
          <w:rFonts w:ascii="Times New Roman" w:hAnsi="Times New Roman"/>
          <w:sz w:val="24"/>
        </w:rPr>
        <w:t>A–</w:t>
      </w:r>
      <w:ins w:id="251" w:author="Gao Wang" w:date="2014-10-29T15:10:00Z">
        <w:r w:rsidR="000127C9">
          <w:rPr>
            <w:rFonts w:ascii="Times New Roman" w:hAnsi="Times New Roman"/>
            <w:sz w:val="24"/>
          </w:rPr>
          <w:t>2</w:t>
        </w:r>
      </w:ins>
      <w:del w:id="252"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xml:space="preserve">). </w:t>
      </w:r>
      <w:ins w:id="253" w:author="suzanne" w:date="2014-11-05T09:11:00Z">
        <w:r w:rsidR="005276FA">
          <w:rPr>
            <w:rFonts w:ascii="Times New Roman" w:hAnsi="Times New Roman"/>
            <w:sz w:val="24"/>
          </w:rPr>
          <w:t xml:space="preserve">For example </w:t>
        </w:r>
      </w:ins>
      <w:ins w:id="254" w:author="suzanne" w:date="2014-11-05T09:13:00Z">
        <w:r w:rsidR="005276FA">
          <w:rPr>
            <w:rFonts w:ascii="Times New Roman" w:hAnsi="Times New Roman"/>
            <w:sz w:val="24"/>
          </w:rPr>
          <w:t xml:space="preserve">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76FA" w:rsidRPr="00745C62" w:rsidDel="005276FA">
          <w:rPr>
            <w:rFonts w:ascii="Times New Roman" w:hAnsi="Times New Roman"/>
            <w:sz w:val="24"/>
          </w:rPr>
          <w:t xml:space="preserve"> </w:t>
        </w:r>
      </w:ins>
      <w:del w:id="255" w:author="suzanne" w:date="2014-11-05T09:11:00Z">
        <w:r w:rsidR="00745C62" w:rsidRPr="00745C62" w:rsidDel="005276FA">
          <w:rPr>
            <w:rFonts w:ascii="Times New Roman" w:hAnsi="Times New Roman"/>
            <w:sz w:val="24"/>
          </w:rPr>
          <w:delText xml:space="preserve">Specifically </w:delText>
        </w:r>
      </w:del>
      <w:del w:id="256" w:author="suzanne" w:date="2014-11-05T09:15:00Z">
        <w:r w:rsidR="00745C62" w:rsidRPr="00745C62" w:rsidDel="005276FA">
          <w:rPr>
            <w:rFonts w:ascii="Times New Roman" w:hAnsi="Times New Roman"/>
            <w:sz w:val="24"/>
          </w:rPr>
          <w:delText>for</w:delText>
        </w:r>
      </w:del>
      <w:r w:rsidR="00745C62" w:rsidRPr="00745C62">
        <w:rPr>
          <w:rFonts w:ascii="Times New Roman" w:hAnsi="Times New Roman"/>
          <w:sz w:val="24"/>
        </w:rPr>
        <w:t xml:space="preserve"> </w:t>
      </w:r>
      <w:ins w:id="257" w:author="suzanne" w:date="2014-11-05T09:15:00Z">
        <w:r w:rsidR="005276FA">
          <w:rPr>
            <w:rFonts w:ascii="Times New Roman" w:hAnsi="Times New Roman"/>
            <w:sz w:val="24"/>
          </w:rPr>
          <w:t xml:space="preserve">using </w:t>
        </w:r>
      </w:ins>
      <w:r w:rsidR="00745C62" w:rsidRPr="00745C62">
        <w:rPr>
          <w:rFonts w:ascii="Times New Roman" w:hAnsi="Times New Roman"/>
          <w:sz w:val="24"/>
        </w:rPr>
        <w:t xml:space="preserve">an autosomal recessive model with allelic heterogeneity, i.e. compound heterozygotes, and also with locus heterogeneity of 50%, </w:t>
      </w:r>
      <w:del w:id="258" w:author="suzanne" w:date="2014-11-05T09:12:00Z">
        <w:r w:rsidR="00745C62" w:rsidRPr="00745C62" w:rsidDel="005276FA">
          <w:rPr>
            <w:rFonts w:ascii="Times New Roman" w:hAnsi="Times New Roman"/>
            <w:sz w:val="24"/>
          </w:rPr>
          <w:delText xml:space="preserve">it requires </w:delText>
        </w:r>
      </w:del>
      <w:r w:rsidR="00745C62" w:rsidRPr="00745C62">
        <w:rPr>
          <w:rFonts w:ascii="Times New Roman" w:hAnsi="Times New Roman"/>
          <w:sz w:val="24"/>
        </w:rPr>
        <w:t xml:space="preserve">12 families </w:t>
      </w:r>
      <w:ins w:id="259" w:author="suzanne" w:date="2014-11-05T09:12:00Z">
        <w:r w:rsidR="005276FA">
          <w:rPr>
            <w:rFonts w:ascii="Times New Roman" w:hAnsi="Times New Roman"/>
            <w:sz w:val="24"/>
          </w:rPr>
          <w:t xml:space="preserve">are required </w:t>
        </w:r>
      </w:ins>
      <w:r w:rsidR="00745C62" w:rsidRPr="00745C62">
        <w:rPr>
          <w:rFonts w:ascii="Times New Roman" w:hAnsi="Times New Roman"/>
          <w:sz w:val="24"/>
        </w:rPr>
        <w:t xml:space="preserve">for </w:t>
      </w:r>
      <w:ins w:id="260" w:author="suzanne" w:date="2014-11-05T09:15:00Z">
        <w:r w:rsidR="005276FA">
          <w:rPr>
            <w:rFonts w:ascii="Times New Roman" w:hAnsi="Times New Roman"/>
            <w:sz w:val="24"/>
          </w:rPr>
          <w:t xml:space="preserve">the </w:t>
        </w:r>
      </w:ins>
      <w:r w:rsidR="00745C62" w:rsidRPr="00745C62">
        <w:rPr>
          <w:rFonts w:ascii="Times New Roman" w:hAnsi="Times New Roman"/>
          <w:sz w:val="24"/>
        </w:rPr>
        <w:t xml:space="preserve">CHP </w:t>
      </w:r>
      <w:ins w:id="261" w:author="suzanne" w:date="2014-11-05T09:15:00Z">
        <w:r w:rsidR="005276FA">
          <w:rPr>
            <w:rFonts w:ascii="Times New Roman" w:hAnsi="Times New Roman"/>
            <w:sz w:val="24"/>
          </w:rPr>
          <w:t xml:space="preserve">method </w:t>
        </w:r>
      </w:ins>
      <w:r w:rsidR="00745C62" w:rsidRPr="00745C62">
        <w:rPr>
          <w:rFonts w:ascii="Times New Roman" w:hAnsi="Times New Roman"/>
          <w:sz w:val="24"/>
        </w:rPr>
        <w:t>to achieve a power of 90%</w:t>
      </w:r>
      <w:del w:id="262" w:author="suzanne" w:date="2014-11-05T09:15:00Z">
        <w:r w:rsidR="00745C62" w:rsidRPr="00745C62" w:rsidDel="005276FA">
          <w:rPr>
            <w:rFonts w:ascii="Times New Roman" w:hAnsi="Times New Roman"/>
            <w:sz w:val="24"/>
          </w:rPr>
          <w:delText xml:space="preserve"> for gene </w:delText>
        </w:r>
        <w:r w:rsidR="00745C62" w:rsidRPr="007A5AC9" w:rsidDel="005276FA">
          <w:rPr>
            <w:rFonts w:ascii="Times New Roman" w:hAnsi="Times New Roman"/>
            <w:i/>
            <w:sz w:val="24"/>
          </w:rPr>
          <w:delText>SLC26A4</w:delText>
        </w:r>
      </w:del>
      <w:r w:rsidR="00745C62" w:rsidRPr="00745C62">
        <w:rPr>
          <w:rFonts w:ascii="Times New Roman" w:hAnsi="Times New Roman"/>
          <w:sz w:val="24"/>
        </w:rPr>
        <w:t xml:space="preserve">, while analyzing individual SNVs requires &gt;50 families to achieve the same power at a </w:t>
      </w:r>
      <w:ins w:id="263" w:author="suzanne" w:date="2014-11-05T09:15:00Z">
        <w:r w:rsidR="005276FA">
          <w:rPr>
            <w:rFonts w:ascii="Times New Roman" w:hAnsi="Times New Roman"/>
            <w:sz w:val="24"/>
          </w:rPr>
          <w:t xml:space="preserve">genome wide </w:t>
        </w:r>
      </w:ins>
      <w:r w:rsidR="00745C62" w:rsidRPr="00745C62">
        <w:rPr>
          <w:rFonts w:ascii="Times New Roman" w:hAnsi="Times New Roman"/>
          <w:sz w:val="24"/>
        </w:rPr>
        <w:t>significance level of α=0.05.</w:t>
      </w:r>
    </w:p>
    <w:p w14:paraId="2B0C4CC2" w14:textId="1B25599A" w:rsidR="00AE2ED1" w:rsidRDefault="000F7592" w:rsidP="00942701">
      <w:pPr>
        <w:spacing w:afterLines="280" w:after="672" w:line="480" w:lineRule="auto"/>
        <w:jc w:val="both"/>
        <w:rPr>
          <w:rFonts w:ascii="Times New Roman" w:hAnsi="Times New Roman"/>
          <w:sz w:val="24"/>
        </w:rPr>
      </w:pPr>
      <w:ins w:id="264" w:author="suzanne" w:date="2014-11-05T10:38:00Z">
        <w:r>
          <w:rPr>
            <w:rFonts w:ascii="Times New Roman" w:hAnsi="Times New Roman"/>
            <w:sz w:val="24"/>
          </w:rPr>
          <w:t xml:space="preserve">For sequence data variants </w:t>
        </w:r>
      </w:ins>
      <w:ins w:id="265" w:author="suzanne" w:date="2014-11-05T10:41:00Z">
        <w:r>
          <w:rPr>
            <w:rFonts w:ascii="Times New Roman" w:hAnsi="Times New Roman"/>
            <w:sz w:val="24"/>
          </w:rPr>
          <w:t xml:space="preserve">are </w:t>
        </w:r>
      </w:ins>
      <w:ins w:id="266" w:author="suzanne" w:date="2014-11-05T10:38:00Z">
        <w:r>
          <w:rPr>
            <w:rFonts w:ascii="Times New Roman" w:hAnsi="Times New Roman"/>
            <w:sz w:val="24"/>
          </w:rPr>
          <w:t>sometimes missing</w:t>
        </w:r>
      </w:ins>
      <w:ins w:id="267" w:author="suzanne" w:date="2014-11-05T10:42:00Z">
        <w:r>
          <w:rPr>
            <w:rFonts w:ascii="Times New Roman" w:hAnsi="Times New Roman"/>
            <w:sz w:val="24"/>
          </w:rPr>
          <w:t xml:space="preserve">, </w:t>
        </w:r>
      </w:ins>
      <w:ins w:id="268" w:author="suzanne" w:date="2014-11-05T10:38:00Z">
        <w:r>
          <w:rPr>
            <w:rFonts w:ascii="Times New Roman" w:hAnsi="Times New Roman"/>
            <w:sz w:val="24"/>
          </w:rPr>
          <w:t>due to inability to call variant</w:t>
        </w:r>
      </w:ins>
      <w:ins w:id="269" w:author="suzanne" w:date="2014-11-05T10:41:00Z">
        <w:r>
          <w:rPr>
            <w:rFonts w:ascii="Times New Roman" w:hAnsi="Times New Roman"/>
            <w:sz w:val="24"/>
          </w:rPr>
          <w:t>s</w:t>
        </w:r>
      </w:ins>
      <w:ins w:id="270" w:author="suzanne" w:date="2014-11-05T10:38:00Z">
        <w:r>
          <w:rPr>
            <w:rFonts w:ascii="Times New Roman" w:hAnsi="Times New Roman"/>
            <w:sz w:val="24"/>
          </w:rPr>
          <w:t xml:space="preserve"> or </w:t>
        </w:r>
      </w:ins>
      <w:ins w:id="271" w:author="suzanne" w:date="2014-11-05T10:43:00Z">
        <w:r>
          <w:rPr>
            <w:rFonts w:ascii="Times New Roman" w:hAnsi="Times New Roman"/>
            <w:sz w:val="24"/>
          </w:rPr>
          <w:t xml:space="preserve">during quality control </w:t>
        </w:r>
      </w:ins>
      <w:ins w:id="272" w:author="suzanne" w:date="2014-11-05T10:38:00Z">
        <w:r>
          <w:rPr>
            <w:rFonts w:ascii="Times New Roman" w:hAnsi="Times New Roman"/>
            <w:sz w:val="24"/>
          </w:rPr>
          <w:t>variant calls are removed</w:t>
        </w:r>
      </w:ins>
      <w:ins w:id="273" w:author="suzanne" w:date="2014-11-05T10:43:00Z">
        <w:r>
          <w:rPr>
            <w:rFonts w:ascii="Times New Roman" w:hAnsi="Times New Roman"/>
            <w:sz w:val="24"/>
          </w:rPr>
          <w:t xml:space="preserve"> because of </w:t>
        </w:r>
      </w:ins>
      <w:ins w:id="274" w:author="suzanne" w:date="2014-11-05T10:38:00Z">
        <w:r>
          <w:rPr>
            <w:rFonts w:ascii="Times New Roman" w:hAnsi="Times New Roman"/>
            <w:sz w:val="24"/>
          </w:rPr>
          <w:t xml:space="preserve">poor quality data. </w:t>
        </w:r>
      </w:ins>
      <w:ins w:id="275" w:author="Gao Wang" w:date="2014-10-29T15:16:00Z">
        <w:del w:id="276" w:author="suzanne" w:date="2014-11-05T09:16:00Z">
          <w:r w:rsidR="000262B9" w:rsidDel="003E2669">
            <w:rPr>
              <w:rFonts w:ascii="Times New Roman" w:hAnsi="Times New Roman"/>
              <w:sz w:val="24"/>
            </w:rPr>
            <w:delText>We provide sample size estimate</w:delText>
          </w:r>
        </w:del>
      </w:ins>
      <w:ins w:id="277" w:author="Gao Wang" w:date="2014-10-29T15:17:00Z">
        <w:del w:id="278" w:author="suzanne" w:date="2014-11-05T09:16:00Z">
          <w:r w:rsidR="009B25DA" w:rsidDel="003E2669">
            <w:rPr>
              <w:rFonts w:ascii="Times New Roman" w:hAnsi="Times New Roman"/>
              <w:sz w:val="24"/>
            </w:rPr>
            <w:delText>s</w:delText>
          </w:r>
        </w:del>
      </w:ins>
      <w:ins w:id="279" w:author="Gao Wang" w:date="2014-10-29T15:16:00Z">
        <w:del w:id="280" w:author="suzanne" w:date="2014-11-05T09:16:00Z">
          <w:r w:rsidR="000262B9" w:rsidDel="003E2669">
            <w:rPr>
              <w:rFonts w:ascii="Times New Roman" w:hAnsi="Times New Roman"/>
              <w:sz w:val="24"/>
            </w:rPr>
            <w:delText xml:space="preserve"> for the simulated NSHI linkage study</w:delText>
          </w:r>
        </w:del>
      </w:ins>
      <w:ins w:id="281" w:author="Gao Wang" w:date="2014-10-29T15:33:00Z">
        <w:del w:id="282" w:author="suzanne" w:date="2014-11-05T09:16:00Z">
          <w:r w:rsidR="005D07CA" w:rsidDel="003E2669">
            <w:rPr>
              <w:rFonts w:ascii="Times New Roman" w:hAnsi="Times New Roman"/>
              <w:sz w:val="24"/>
            </w:rPr>
            <w:delText xml:space="preserve"> based on HLOD score</w:delText>
          </w:r>
          <w:r w:rsidR="009733F3" w:rsidDel="003E2669">
            <w:rPr>
              <w:rFonts w:ascii="Times New Roman" w:hAnsi="Times New Roman"/>
              <w:sz w:val="24"/>
            </w:rPr>
            <w:delText>s</w:delText>
          </w:r>
        </w:del>
      </w:ins>
      <w:ins w:id="283" w:author="Gao Wang" w:date="2014-10-29T15:32:00Z">
        <w:del w:id="284" w:author="suzanne" w:date="2014-11-05T09:16:00Z">
          <w:r w:rsidR="0044071F" w:rsidDel="003E2669">
            <w:rPr>
              <w:rFonts w:ascii="Times New Roman" w:hAnsi="Times New Roman"/>
              <w:sz w:val="24"/>
            </w:rPr>
            <w:delText>, assuming 50% locus heterogeneity</w:delText>
          </w:r>
        </w:del>
      </w:ins>
      <w:ins w:id="285" w:author="Gao Wang" w:date="2014-10-29T15:16:00Z">
        <w:del w:id="286" w:author="suzanne" w:date="2014-11-05T09:16:00Z">
          <w:r w:rsidR="000262B9" w:rsidDel="003E2669">
            <w:rPr>
              <w:rFonts w:ascii="Times New Roman" w:hAnsi="Times New Roman"/>
              <w:sz w:val="24"/>
            </w:rPr>
            <w:delText xml:space="preserve">. </w:delText>
          </w:r>
        </w:del>
      </w:ins>
      <w:ins w:id="287" w:author="Gao Wang" w:date="2014-10-29T15:17:00Z">
        <w:del w:id="288" w:author="suzanne" w:date="2014-11-05T09:16:00Z">
          <w:r w:rsidR="009B25DA" w:rsidDel="003E2669">
            <w:rPr>
              <w:rFonts w:ascii="Times New Roman" w:hAnsi="Times New Roman"/>
              <w:sz w:val="24"/>
            </w:rPr>
            <w:delText>Specifically w</w:delText>
          </w:r>
        </w:del>
      </w:ins>
      <w:ins w:id="289" w:author="suzanne" w:date="2014-11-05T10:40:00Z">
        <w:r>
          <w:rPr>
            <w:rFonts w:ascii="Times New Roman" w:hAnsi="Times New Roman"/>
            <w:sz w:val="24"/>
          </w:rPr>
          <w:t xml:space="preserve">Therefore we </w:t>
        </w:r>
      </w:ins>
      <w:ins w:id="290" w:author="Gao Wang" w:date="2014-10-29T15:17:00Z">
        <w:del w:id="291" w:author="suzanne" w:date="2014-11-05T10:40:00Z">
          <w:r w:rsidR="009B25DA" w:rsidDel="000F7592">
            <w:rPr>
              <w:rFonts w:ascii="Times New Roman" w:hAnsi="Times New Roman"/>
              <w:sz w:val="24"/>
            </w:rPr>
            <w:delText xml:space="preserve">e </w:delText>
          </w:r>
        </w:del>
      </w:ins>
      <w:ins w:id="292" w:author="suzanne" w:date="2014-11-05T09:17:00Z">
        <w:r w:rsidR="003E2669">
          <w:rPr>
            <w:rFonts w:ascii="Times New Roman" w:hAnsi="Times New Roman"/>
            <w:sz w:val="24"/>
          </w:rPr>
          <w:t xml:space="preserve">also </w:t>
        </w:r>
      </w:ins>
      <w:ins w:id="293" w:author="Gao Wang" w:date="2014-10-29T15:17:00Z">
        <w:r w:rsidR="009B25DA">
          <w:rPr>
            <w:rFonts w:ascii="Times New Roman" w:hAnsi="Times New Roman"/>
            <w:sz w:val="24"/>
          </w:rPr>
          <w:t>estimated sample size requirement</w:t>
        </w:r>
      </w:ins>
      <w:ins w:id="294" w:author="suzanne" w:date="2014-11-05T09:17:00Z">
        <w:r w:rsidR="003E2669">
          <w:rPr>
            <w:rFonts w:ascii="Times New Roman" w:hAnsi="Times New Roman"/>
            <w:sz w:val="24"/>
          </w:rPr>
          <w:t>s</w:t>
        </w:r>
      </w:ins>
      <w:ins w:id="295" w:author="Gao Wang" w:date="2014-10-29T15:17:00Z">
        <w:r w:rsidR="009B25DA">
          <w:rPr>
            <w:rFonts w:ascii="Times New Roman" w:hAnsi="Times New Roman"/>
            <w:sz w:val="24"/>
          </w:rPr>
          <w:t xml:space="preserve"> for </w:t>
        </w:r>
      </w:ins>
      <w:ins w:id="296" w:author="suzanne" w:date="2014-11-05T09:17:00Z">
        <w:r w:rsidR="003E2669">
          <w:rPr>
            <w:rFonts w:ascii="Times New Roman" w:hAnsi="Times New Roman"/>
            <w:sz w:val="24"/>
          </w:rPr>
          <w:t xml:space="preserve">the </w:t>
        </w:r>
      </w:ins>
      <w:ins w:id="297" w:author="Gao Wang" w:date="2014-10-29T15:17:00Z">
        <w:r w:rsidR="009B25DA">
          <w:rPr>
            <w:rFonts w:ascii="Times New Roman" w:hAnsi="Times New Roman"/>
            <w:sz w:val="24"/>
          </w:rPr>
          <w:t xml:space="preserve">CHP </w:t>
        </w:r>
      </w:ins>
      <w:ins w:id="298" w:author="suzanne" w:date="2014-11-05T09:17:00Z">
        <w:r w:rsidR="003E2669">
          <w:rPr>
            <w:rFonts w:ascii="Times New Roman" w:hAnsi="Times New Roman"/>
            <w:sz w:val="24"/>
          </w:rPr>
          <w:t xml:space="preserve">method </w:t>
        </w:r>
      </w:ins>
      <w:ins w:id="299" w:author="Gao Wang" w:date="2014-10-29T15:17:00Z">
        <w:r w:rsidR="009B25DA">
          <w:rPr>
            <w:rFonts w:ascii="Times New Roman" w:hAnsi="Times New Roman"/>
            <w:sz w:val="24"/>
          </w:rPr>
          <w:t>when causal variants are missing from sequence data in a large pr</w:t>
        </w:r>
        <w:r w:rsidR="00FD4F13">
          <w:rPr>
            <w:rFonts w:ascii="Times New Roman" w:hAnsi="Times New Roman"/>
            <w:sz w:val="24"/>
          </w:rPr>
          <w:t xml:space="preserve">oportion of </w:t>
        </w:r>
      </w:ins>
      <w:ins w:id="300" w:author="Gao Wang" w:date="2014-10-29T15:18:00Z">
        <w:del w:id="301" w:author="suzanne" w:date="2014-11-05T10:24:00Z">
          <w:r w:rsidR="00FD4F13" w:rsidDel="00F4435D">
            <w:rPr>
              <w:rFonts w:ascii="Times New Roman" w:hAnsi="Times New Roman"/>
              <w:sz w:val="24"/>
            </w:rPr>
            <w:delText xml:space="preserve">the </w:delText>
          </w:r>
        </w:del>
      </w:ins>
      <w:ins w:id="302" w:author="Gao Wang" w:date="2014-10-29T15:17:00Z">
        <w:del w:id="303" w:author="suzanne" w:date="2014-11-05T10:24:00Z">
          <w:r w:rsidR="00FD4F13" w:rsidDel="00F4435D">
            <w:rPr>
              <w:rFonts w:ascii="Times New Roman" w:hAnsi="Times New Roman"/>
              <w:sz w:val="24"/>
            </w:rPr>
            <w:delText xml:space="preserve">participating </w:delText>
          </w:r>
        </w:del>
        <w:r w:rsidR="00FD4F13">
          <w:rPr>
            <w:rFonts w:ascii="Times New Roman" w:hAnsi="Times New Roman"/>
            <w:sz w:val="24"/>
          </w:rPr>
          <w:t>families</w:t>
        </w:r>
      </w:ins>
      <w:ins w:id="304" w:author="suzanne" w:date="2014-11-05T10:24:00Z">
        <w:r w:rsidR="00627A57">
          <w:rPr>
            <w:rFonts w:ascii="Times New Roman" w:hAnsi="Times New Roman"/>
            <w:sz w:val="24"/>
          </w:rPr>
          <w:t xml:space="preserve">, </w:t>
        </w:r>
      </w:ins>
      <w:ins w:id="305" w:author="suzanne" w:date="2014-11-05T10:27:00Z">
        <w:r w:rsidR="00627A57">
          <w:rPr>
            <w:rFonts w:ascii="Times New Roman" w:hAnsi="Times New Roman"/>
            <w:sz w:val="24"/>
          </w:rPr>
          <w:t>i.e</w:t>
        </w:r>
      </w:ins>
      <w:ins w:id="306" w:author="suzanne" w:date="2014-11-05T10:24:00Z">
        <w:r w:rsidR="00F4435D">
          <w:rPr>
            <w:rFonts w:ascii="Times New Roman" w:hAnsi="Times New Roman"/>
            <w:sz w:val="24"/>
          </w:rPr>
          <w:t>. 75%</w:t>
        </w:r>
      </w:ins>
      <w:ins w:id="307" w:author="Gao Wang" w:date="2014-10-29T15:17:00Z">
        <w:r w:rsidR="00FD4F13">
          <w:rPr>
            <w:rFonts w:ascii="Times New Roman" w:hAnsi="Times New Roman"/>
            <w:sz w:val="24"/>
          </w:rPr>
          <w:t>.</w:t>
        </w:r>
      </w:ins>
      <w:ins w:id="308" w:author="Gao Wang" w:date="2014-10-29T15:18:00Z">
        <w:r w:rsidR="00DC5E5B">
          <w:rPr>
            <w:rFonts w:ascii="Times New Roman" w:hAnsi="Times New Roman"/>
            <w:sz w:val="24"/>
          </w:rPr>
          <w:t xml:space="preserve"> </w:t>
        </w:r>
      </w:ins>
      <w:ins w:id="309" w:author="Gao Wang" w:date="2014-10-29T15:20:00Z">
        <w:del w:id="310" w:author="suzanne" w:date="2014-11-05T10:35:00Z">
          <w:r w:rsidR="006B159B" w:rsidDel="000F7592">
            <w:rPr>
              <w:rFonts w:ascii="Times New Roman" w:hAnsi="Times New Roman"/>
              <w:sz w:val="24"/>
            </w:rPr>
            <w:delText xml:space="preserve">Table 1 demonstrates </w:delText>
          </w:r>
          <w:r w:rsidR="00C73CF0" w:rsidDel="000F7592">
            <w:rPr>
              <w:rFonts w:ascii="Times New Roman" w:hAnsi="Times New Roman"/>
              <w:sz w:val="24"/>
            </w:rPr>
            <w:delText xml:space="preserve">that </w:delText>
          </w:r>
        </w:del>
      </w:ins>
      <w:ins w:id="311" w:author="Gao Wang" w:date="2014-10-29T15:21:00Z">
        <w:del w:id="312" w:author="suzanne" w:date="2014-11-05T10:35:00Z">
          <w:r w:rsidR="00704FE1" w:rsidDel="000F7592">
            <w:rPr>
              <w:rFonts w:ascii="Times New Roman" w:hAnsi="Times New Roman"/>
              <w:sz w:val="24"/>
            </w:rPr>
            <w:delText>comparing</w:delText>
          </w:r>
          <w:r w:rsidR="001E2CE3" w:rsidDel="000F7592">
            <w:rPr>
              <w:rFonts w:ascii="Times New Roman" w:hAnsi="Times New Roman"/>
              <w:sz w:val="24"/>
            </w:rPr>
            <w:delText xml:space="preserve"> to SNV method, </w:delText>
          </w:r>
        </w:del>
      </w:ins>
      <w:ins w:id="313" w:author="suzanne" w:date="2014-11-05T10:25:00Z">
        <w:r w:rsidR="00627A57">
          <w:rPr>
            <w:rFonts w:ascii="Times New Roman" w:hAnsi="Times New Roman"/>
            <w:sz w:val="24"/>
          </w:rPr>
          <w:t xml:space="preserve">The </w:t>
        </w:r>
      </w:ins>
      <w:ins w:id="314" w:author="Gao Wang" w:date="2014-10-29T15:21:00Z">
        <w:r w:rsidR="001E2CE3">
          <w:rPr>
            <w:rFonts w:ascii="Times New Roman" w:hAnsi="Times New Roman"/>
            <w:sz w:val="24"/>
          </w:rPr>
          <w:t>CHP method can tolerate</w:t>
        </w:r>
      </w:ins>
      <w:ins w:id="315" w:author="suzanne" w:date="2014-11-05T10:25:00Z">
        <w:r w:rsidR="00627A57">
          <w:rPr>
            <w:rFonts w:ascii="Times New Roman" w:hAnsi="Times New Roman"/>
            <w:sz w:val="24"/>
          </w:rPr>
          <w:t>s</w:t>
        </w:r>
      </w:ins>
      <w:ins w:id="316" w:author="Gao Wang" w:date="2014-10-29T15:21:00Z">
        <w:r w:rsidR="001E2CE3">
          <w:rPr>
            <w:rFonts w:ascii="Times New Roman" w:hAnsi="Times New Roman"/>
            <w:sz w:val="24"/>
          </w:rPr>
          <w:t xml:space="preserve"> </w:t>
        </w:r>
      </w:ins>
      <w:ins w:id="317" w:author="Gao Wang" w:date="2014-10-29T15:39:00Z">
        <w:del w:id="318" w:author="suzanne" w:date="2014-11-05T10:25:00Z">
          <w:r w:rsidR="00CB45A0" w:rsidDel="00627A57">
            <w:rPr>
              <w:rFonts w:ascii="Times New Roman" w:hAnsi="Times New Roman"/>
              <w:sz w:val="24"/>
            </w:rPr>
            <w:delText>some</w:delText>
          </w:r>
        </w:del>
      </w:ins>
      <w:ins w:id="319" w:author="Gao Wang" w:date="2014-10-29T15:21:00Z">
        <w:del w:id="320" w:author="suzanne" w:date="2014-11-05T10:25:00Z">
          <w:r w:rsidR="001E2CE3" w:rsidDel="00627A57">
            <w:rPr>
              <w:rFonts w:ascii="Times New Roman" w:hAnsi="Times New Roman"/>
              <w:sz w:val="24"/>
            </w:rPr>
            <w:delText xml:space="preserve"> </w:delText>
          </w:r>
        </w:del>
      </w:ins>
      <w:ins w:id="321" w:author="Gao Wang" w:date="2014-10-29T15:39:00Z">
        <w:del w:id="322" w:author="suzanne" w:date="2014-11-05T10:25:00Z">
          <w:r w:rsidR="0024099C" w:rsidDel="00627A57">
            <w:rPr>
              <w:rFonts w:ascii="Times New Roman" w:hAnsi="Times New Roman"/>
              <w:sz w:val="24"/>
            </w:rPr>
            <w:delText>extend</w:delText>
          </w:r>
        </w:del>
      </w:ins>
      <w:ins w:id="323" w:author="Gao Wang" w:date="2014-10-29T15:21:00Z">
        <w:del w:id="324" w:author="suzanne" w:date="2014-11-05T10:25:00Z">
          <w:r w:rsidR="001E2CE3" w:rsidDel="00627A57">
            <w:rPr>
              <w:rFonts w:ascii="Times New Roman" w:hAnsi="Times New Roman"/>
              <w:sz w:val="24"/>
            </w:rPr>
            <w:delText xml:space="preserve"> of </w:delText>
          </w:r>
        </w:del>
        <w:r w:rsidR="001E2CE3">
          <w:rPr>
            <w:rFonts w:ascii="Times New Roman" w:hAnsi="Times New Roman"/>
            <w:sz w:val="24"/>
          </w:rPr>
          <w:t>missing data</w:t>
        </w:r>
        <w:del w:id="325" w:author="suzanne" w:date="2014-11-05T10:26:00Z">
          <w:r w:rsidR="001E2CE3" w:rsidDel="00627A57">
            <w:rPr>
              <w:rFonts w:ascii="Times New Roman" w:hAnsi="Times New Roman"/>
              <w:sz w:val="24"/>
            </w:rPr>
            <w:delText>,</w:delText>
          </w:r>
        </w:del>
        <w:r w:rsidR="001E2CE3">
          <w:rPr>
            <w:rFonts w:ascii="Times New Roman" w:hAnsi="Times New Roman"/>
            <w:sz w:val="24"/>
          </w:rPr>
          <w:t xml:space="preserve"> and </w:t>
        </w:r>
      </w:ins>
      <w:ins w:id="326" w:author="suzanne" w:date="2014-11-05T10:26:00Z">
        <w:r w:rsidR="00627A57">
          <w:rPr>
            <w:rFonts w:ascii="Times New Roman" w:hAnsi="Times New Roman"/>
            <w:sz w:val="24"/>
          </w:rPr>
          <w:t xml:space="preserve">is </w:t>
        </w:r>
      </w:ins>
      <w:ins w:id="327" w:author="suzanne" w:date="2014-11-05T10:40:00Z">
        <w:r>
          <w:rPr>
            <w:rFonts w:ascii="Times New Roman" w:hAnsi="Times New Roman"/>
            <w:sz w:val="24"/>
          </w:rPr>
          <w:t xml:space="preserve">also </w:t>
        </w:r>
      </w:ins>
      <w:ins w:id="328" w:author="suzanne" w:date="2014-11-05T10:26:00Z">
        <w:r w:rsidR="00627A57">
          <w:rPr>
            <w:rFonts w:ascii="Times New Roman" w:hAnsi="Times New Roman"/>
            <w:sz w:val="24"/>
          </w:rPr>
          <w:t>always more power than the SNV method</w:t>
        </w:r>
      </w:ins>
      <w:ins w:id="329" w:author="suzanne" w:date="2014-11-05T10:40:00Z">
        <w:r>
          <w:rPr>
            <w:rFonts w:ascii="Times New Roman" w:hAnsi="Times New Roman"/>
            <w:sz w:val="24"/>
          </w:rPr>
          <w:t xml:space="preserve"> when data is missing (Table 1)</w:t>
        </w:r>
      </w:ins>
      <w:ins w:id="330" w:author="suzanne" w:date="2014-11-05T10:26:00Z">
        <w:r w:rsidR="00627A57">
          <w:rPr>
            <w:rFonts w:ascii="Times New Roman" w:hAnsi="Times New Roman"/>
            <w:sz w:val="24"/>
          </w:rPr>
          <w:t>.</w:t>
        </w:r>
      </w:ins>
      <w:ins w:id="331" w:author="Gao Wang" w:date="2014-10-29T15:30:00Z">
        <w:del w:id="332" w:author="suzanne" w:date="2014-11-05T10:41:00Z">
          <w:r w:rsidR="001E2CE3" w:rsidDel="000F7592">
            <w:rPr>
              <w:rFonts w:ascii="Times New Roman" w:hAnsi="Times New Roman"/>
              <w:sz w:val="24"/>
            </w:rPr>
            <w:delText xml:space="preserve">in </w:delText>
          </w:r>
        </w:del>
      </w:ins>
      <w:ins w:id="333" w:author="Gao Wang" w:date="2014-10-29T15:39:00Z">
        <w:del w:id="334" w:author="suzanne" w:date="2014-11-05T10:41:00Z">
          <w:r w:rsidR="00CB45A0" w:rsidDel="000F7592">
            <w:rPr>
              <w:rFonts w:ascii="Times New Roman" w:hAnsi="Times New Roman"/>
              <w:sz w:val="24"/>
            </w:rPr>
            <w:delText>certain</w:delText>
          </w:r>
        </w:del>
      </w:ins>
      <w:ins w:id="335" w:author="Gao Wang" w:date="2014-10-29T15:30:00Z">
        <w:del w:id="336" w:author="suzanne" w:date="2014-11-05T10:41:00Z">
          <w:r w:rsidR="001E2CE3" w:rsidDel="000F7592">
            <w:rPr>
              <w:rFonts w:ascii="Times New Roman" w:hAnsi="Times New Roman"/>
              <w:sz w:val="24"/>
            </w:rPr>
            <w:delText xml:space="preserve"> </w:delText>
          </w:r>
        </w:del>
      </w:ins>
      <w:ins w:id="337" w:author="Gao Wang" w:date="2014-10-29T15:31:00Z">
        <w:del w:id="338" w:author="suzanne" w:date="2014-11-05T10:41:00Z">
          <w:r w:rsidR="001E2CE3" w:rsidDel="000F7592">
            <w:rPr>
              <w:rFonts w:ascii="Times New Roman" w:hAnsi="Times New Roman"/>
              <w:sz w:val="24"/>
            </w:rPr>
            <w:delText xml:space="preserve">scenarios </w:delText>
          </w:r>
        </w:del>
      </w:ins>
      <w:ins w:id="339" w:author="Gao Wang" w:date="2014-10-29T15:21:00Z">
        <w:del w:id="340" w:author="suzanne" w:date="2014-11-05T10:41:00Z">
          <w:r w:rsidR="001E2CE3" w:rsidDel="000F7592">
            <w:rPr>
              <w:rFonts w:ascii="Times New Roman" w:hAnsi="Times New Roman"/>
              <w:sz w:val="24"/>
            </w:rPr>
            <w:delText xml:space="preserve">the required sample size </w:delText>
          </w:r>
        </w:del>
      </w:ins>
      <w:ins w:id="341" w:author="Gao Wang" w:date="2014-10-29T15:31:00Z">
        <w:del w:id="342" w:author="suzanne" w:date="2014-11-05T10:41:00Z">
          <w:r w:rsidR="005022AB" w:rsidDel="000F7592">
            <w:rPr>
              <w:rFonts w:ascii="Times New Roman" w:hAnsi="Times New Roman"/>
              <w:sz w:val="24"/>
            </w:rPr>
            <w:delText xml:space="preserve">for CHP </w:delText>
          </w:r>
        </w:del>
      </w:ins>
      <w:ins w:id="343" w:author="Gao Wang" w:date="2014-10-29T15:21:00Z">
        <w:del w:id="344" w:author="suzanne" w:date="2014-11-05T10:41:00Z">
          <w:r w:rsidR="001E2CE3" w:rsidDel="000F7592">
            <w:rPr>
              <w:rFonts w:ascii="Times New Roman" w:hAnsi="Times New Roman"/>
              <w:sz w:val="24"/>
            </w:rPr>
            <w:delText xml:space="preserve">is </w:delText>
          </w:r>
        </w:del>
      </w:ins>
      <w:ins w:id="345" w:author="Gao Wang" w:date="2014-10-29T15:31:00Z">
        <w:del w:id="346" w:author="suzanne" w:date="2014-11-05T10:41:00Z">
          <w:r w:rsidR="005022AB" w:rsidDel="000F7592">
            <w:rPr>
              <w:rFonts w:ascii="Times New Roman" w:hAnsi="Times New Roman"/>
              <w:sz w:val="24"/>
            </w:rPr>
            <w:lastRenderedPageBreak/>
            <w:delText xml:space="preserve">still </w:delText>
          </w:r>
        </w:del>
      </w:ins>
      <w:ins w:id="347" w:author="Gao Wang" w:date="2014-10-29T15:21:00Z">
        <w:del w:id="348" w:author="suzanne" w:date="2014-11-05T10:41:00Z">
          <w:r w:rsidR="001E2CE3" w:rsidDel="000F7592">
            <w:rPr>
              <w:rFonts w:ascii="Times New Roman" w:hAnsi="Times New Roman"/>
              <w:sz w:val="24"/>
            </w:rPr>
            <w:delText>smaller</w:delText>
          </w:r>
        </w:del>
      </w:ins>
      <w:ins w:id="349" w:author="Gao Wang" w:date="2014-10-29T15:31:00Z">
        <w:del w:id="350" w:author="suzanne" w:date="2014-11-05T10:41:00Z">
          <w:r w:rsidR="005022AB" w:rsidDel="000F7592">
            <w:rPr>
              <w:rFonts w:ascii="Times New Roman" w:hAnsi="Times New Roman"/>
              <w:sz w:val="24"/>
            </w:rPr>
            <w:delText xml:space="preserve"> than </w:delText>
          </w:r>
          <w:r w:rsidR="008238EA" w:rsidDel="000F7592">
            <w:rPr>
              <w:rFonts w:ascii="Times New Roman" w:hAnsi="Times New Roman"/>
              <w:sz w:val="24"/>
            </w:rPr>
            <w:delText xml:space="preserve">SNV method even when </w:delText>
          </w:r>
        </w:del>
      </w:ins>
      <w:ins w:id="351" w:author="Gao Wang" w:date="2014-10-29T15:32:00Z">
        <w:del w:id="352" w:author="suzanne" w:date="2014-11-05T10:41:00Z">
          <w:r w:rsidR="008238EA" w:rsidDel="000F7592">
            <w:rPr>
              <w:rFonts w:ascii="Times New Roman" w:hAnsi="Times New Roman"/>
              <w:sz w:val="24"/>
            </w:rPr>
            <w:delText xml:space="preserve">causal variants from </w:delText>
          </w:r>
        </w:del>
      </w:ins>
      <w:ins w:id="353" w:author="Gao Wang" w:date="2014-10-29T15:31:00Z">
        <w:del w:id="354" w:author="suzanne" w:date="2014-11-05T10:41:00Z">
          <w:r w:rsidR="008238EA" w:rsidDel="000F7592">
            <w:rPr>
              <w:rFonts w:ascii="Times New Roman" w:hAnsi="Times New Roman"/>
              <w:sz w:val="24"/>
            </w:rPr>
            <w:delText>75%</w:delText>
          </w:r>
        </w:del>
        <w:del w:id="355" w:author="suzanne" w:date="2014-11-05T10:27:00Z">
          <w:r w:rsidR="008238EA" w:rsidDel="00627A57">
            <w:rPr>
              <w:rFonts w:ascii="Times New Roman" w:hAnsi="Times New Roman"/>
              <w:sz w:val="24"/>
            </w:rPr>
            <w:delText xml:space="preserve"> </w:delText>
          </w:r>
        </w:del>
      </w:ins>
      <w:ins w:id="356" w:author="Gao Wang" w:date="2014-10-29T15:21:00Z">
        <w:del w:id="357" w:author="suzanne" w:date="2014-11-05T10:27:00Z">
          <w:r w:rsidR="008238EA" w:rsidDel="00627A57">
            <w:rPr>
              <w:rFonts w:ascii="Times New Roman" w:hAnsi="Times New Roman"/>
              <w:sz w:val="24"/>
            </w:rPr>
            <w:delText xml:space="preserve">participating </w:delText>
          </w:r>
        </w:del>
      </w:ins>
      <w:ins w:id="358" w:author="Gao Wang" w:date="2014-10-29T15:32:00Z">
        <w:del w:id="359" w:author="suzanne" w:date="2014-11-05T10:27:00Z">
          <w:r w:rsidR="00F814E4" w:rsidDel="00627A57">
            <w:rPr>
              <w:rFonts w:ascii="Times New Roman" w:hAnsi="Times New Roman"/>
              <w:sz w:val="24"/>
            </w:rPr>
            <w:delText>families</w:delText>
          </w:r>
        </w:del>
      </w:ins>
      <w:ins w:id="360" w:author="Gao Wang" w:date="2014-10-29T15:21:00Z">
        <w:del w:id="361" w:author="suzanne" w:date="2014-11-05T10:27:00Z">
          <w:r w:rsidR="008238EA" w:rsidDel="00627A57">
            <w:rPr>
              <w:rFonts w:ascii="Times New Roman" w:hAnsi="Times New Roman"/>
              <w:sz w:val="24"/>
            </w:rPr>
            <w:delText xml:space="preserve"> are missing</w:delText>
          </w:r>
        </w:del>
        <w:del w:id="362" w:author="suzanne" w:date="2014-11-05T10:41:00Z">
          <w:r w:rsidR="008238EA" w:rsidDel="000F7592">
            <w:rPr>
              <w:rFonts w:ascii="Times New Roman" w:hAnsi="Times New Roman"/>
              <w:sz w:val="24"/>
            </w:rPr>
            <w:delText>.</w:delText>
          </w:r>
        </w:del>
      </w:ins>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0BE8434C" w14:textId="1D0EFD22" w:rsidR="002560C2" w:rsidRDefault="00BF16FA" w:rsidP="00157690">
      <w:pPr>
        <w:spacing w:afterLines="280" w:after="672" w:line="480" w:lineRule="auto"/>
        <w:jc w:val="both"/>
        <w:rPr>
          <w:rFonts w:ascii="Times New Roman" w:hAnsi="Times New Roman"/>
          <w:sz w:val="24"/>
        </w:rPr>
      </w:pPr>
      <w:r w:rsidRPr="00BF16FA">
        <w:rPr>
          <w:rFonts w:ascii="Times New Roman" w:hAnsi="Times New Roman"/>
          <w:sz w:val="24"/>
        </w:rPr>
        <w:t>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F13E0">
        <w:rPr>
          <w:rFonts w:ascii="Times New Roman" w:hAnsi="Times New Roman"/>
          <w:sz w:val="24"/>
        </w:rPr>
        <w:instrText xml:space="preserve"> ADDIN ZOTERO_ITEM CSL_CITATION {"citationID":"7QC7lJsD","properties":{"formattedCitation":"{\\rtf \\super 13\\nosupersub{}}","plainCitation":"1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F13E0" w:rsidRPr="004F13E0">
        <w:rPr>
          <w:rFonts w:ascii="Times New Roman" w:hAnsi="Times New Roman"/>
          <w:sz w:val="24"/>
          <w:szCs w:val="24"/>
          <w:vertAlign w:val="superscript"/>
        </w:rPr>
        <w:t>13</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w:t>
      </w:r>
      <w:ins w:id="363" w:author="suzanne" w:date="2014-11-05T09:21:00Z">
        <w:r w:rsidR="003E2669">
          <w:rPr>
            <w:rFonts w:ascii="Times New Roman" w:hAnsi="Times New Roman"/>
            <w:sz w:val="24"/>
          </w:rPr>
          <w:t xml:space="preserve">, e.g. </w:t>
        </w:r>
      </w:ins>
      <w:del w:id="364" w:author="suzanne" w:date="2014-11-05T09:21:00Z">
        <w:r w:rsidRPr="00BF16FA" w:rsidDel="003E2669">
          <w:rPr>
            <w:rFonts w:ascii="Times New Roman" w:hAnsi="Times New Roman"/>
            <w:sz w:val="24"/>
          </w:rPr>
          <w:delText xml:space="preserve"> such as from </w:delText>
        </w:r>
      </w:del>
      <w:r w:rsidRPr="00BF16FA">
        <w:rPr>
          <w:rFonts w:ascii="Times New Roman" w:hAnsi="Times New Roman"/>
          <w:sz w:val="24"/>
        </w:rPr>
        <w:t>1000 genomes or Exome Variant Server. For some populations MAF information may not be available and frequencies estimated from founders have to be used.</w:t>
      </w:r>
      <w:ins w:id="365" w:author="Gao Wang" w:date="2014-10-29T16:33:00Z">
        <w:r w:rsidR="00157690">
          <w:rPr>
            <w:rFonts w:ascii="Times New Roman" w:hAnsi="Times New Roman"/>
            <w:sz w:val="24"/>
          </w:rPr>
          <w:t xml:space="preserve"> </w:t>
        </w:r>
      </w:ins>
    </w:p>
    <w:p w14:paraId="3974DED9" w14:textId="25E2A153" w:rsidR="00C10BB5" w:rsidRDefault="00C10BB5" w:rsidP="00C10BB5">
      <w:pPr>
        <w:spacing w:afterLines="280" w:after="672" w:line="480" w:lineRule="auto"/>
        <w:jc w:val="both"/>
        <w:rPr>
          <w:ins w:id="366" w:author="Gao Wang" w:date="2014-10-30T14:20:00Z"/>
          <w:rFonts w:ascii="Times New Roman" w:hAnsi="Times New Roman"/>
          <w:sz w:val="24"/>
        </w:rPr>
      </w:pPr>
      <w:ins w:id="367" w:author="Gao Wang" w:date="2014-10-30T14:20:00Z">
        <w:r w:rsidRPr="007708E6">
          <w:rPr>
            <w:rFonts w:ascii="Times New Roman" w:hAnsi="Times New Roman"/>
            <w:sz w:val="24"/>
          </w:rPr>
          <w:t xml:space="preserve">In </w:t>
        </w:r>
      </w:ins>
      <w:ins w:id="368" w:author="Gao Wang" w:date="2014-10-30T14:28:00Z">
        <w:r w:rsidR="007F15E6">
          <w:rPr>
            <w:rFonts w:ascii="Times New Roman" w:hAnsi="Times New Roman"/>
            <w:sz w:val="24"/>
          </w:rPr>
          <w:t>the</w:t>
        </w:r>
      </w:ins>
      <w:ins w:id="369" w:author="Gao Wang" w:date="2014-10-30T14:20:00Z">
        <w:r w:rsidRPr="007708E6">
          <w:rPr>
            <w:rFonts w:ascii="Times New Roman" w:hAnsi="Times New Roman"/>
            <w:sz w:val="24"/>
          </w:rPr>
          <w:t xml:space="preserve"> context </w:t>
        </w:r>
      </w:ins>
      <w:ins w:id="370" w:author="Gao Wang" w:date="2014-10-30T14:28:00Z">
        <w:r w:rsidR="007F15E6">
          <w:rPr>
            <w:rFonts w:ascii="Times New Roman" w:hAnsi="Times New Roman"/>
            <w:sz w:val="24"/>
          </w:rPr>
          <w:t xml:space="preserve">of Mendelian disease mapping </w:t>
        </w:r>
      </w:ins>
      <w:ins w:id="371" w:author="Gao Wang" w:date="2014-10-30T14:20:00Z">
        <w:r w:rsidRPr="007708E6">
          <w:rPr>
            <w:rFonts w:ascii="Times New Roman" w:hAnsi="Times New Roman"/>
            <w:sz w:val="24"/>
          </w:rPr>
          <w:t xml:space="preserve">it is reasonable </w:t>
        </w:r>
        <w:r w:rsidR="00930DBF">
          <w:rPr>
            <w:rFonts w:ascii="Times New Roman" w:hAnsi="Times New Roman"/>
            <w:sz w:val="24"/>
          </w:rPr>
          <w:t xml:space="preserve">to assume that </w:t>
        </w:r>
        <w:commentRangeStart w:id="372"/>
        <w:r>
          <w:rPr>
            <w:rFonts w:ascii="Times New Roman" w:hAnsi="Times New Roman"/>
            <w:sz w:val="24"/>
          </w:rPr>
          <w:t xml:space="preserve">common </w:t>
        </w:r>
      </w:ins>
      <w:commentRangeEnd w:id="372"/>
      <w:ins w:id="373" w:author="Gao Wang" w:date="2014-10-30T14:21:00Z">
        <w:r w:rsidR="0009339E">
          <w:rPr>
            <w:rStyle w:val="CommentReference"/>
            <w:lang w:val="x-none" w:eastAsia="x-none"/>
          </w:rPr>
          <w:commentReference w:id="372"/>
        </w:r>
      </w:ins>
      <w:ins w:id="374" w:author="Gao Wang" w:date="2014-10-30T14:20:00Z">
        <w:r w:rsidR="00DB45ED">
          <w:rPr>
            <w:rFonts w:ascii="Times New Roman" w:hAnsi="Times New Roman"/>
            <w:sz w:val="24"/>
          </w:rPr>
          <w:t xml:space="preserve">variants (variants having population </w:t>
        </w:r>
        <w:commentRangeStart w:id="375"/>
        <w:r w:rsidR="00DB45ED">
          <w:rPr>
            <w:rFonts w:ascii="Times New Roman" w:hAnsi="Times New Roman"/>
            <w:sz w:val="24"/>
          </w:rPr>
          <w:t xml:space="preserve">MAF&gt;0.5% or 1%) </w:t>
        </w:r>
      </w:ins>
      <w:commentRangeEnd w:id="375"/>
      <w:ins w:id="376" w:author="Gao Wang" w:date="2014-11-05T10:09:00Z">
        <w:r w:rsidR="006C6D8B">
          <w:rPr>
            <w:rStyle w:val="CommentReference"/>
            <w:lang w:val="x-none" w:eastAsia="x-none"/>
          </w:rPr>
          <w:commentReference w:id="375"/>
        </w:r>
      </w:ins>
      <w:ins w:id="377" w:author="Gao Wang" w:date="2014-10-30T14:28:00Z">
        <w:r w:rsidR="00AD2F4D">
          <w:rPr>
            <w:rFonts w:ascii="Times New Roman" w:hAnsi="Times New Roman"/>
            <w:sz w:val="24"/>
          </w:rPr>
          <w:t xml:space="preserve">are not directly causal. </w:t>
        </w:r>
      </w:ins>
      <w:ins w:id="378" w:author="Gao Wang" w:date="2014-10-30T14:20:00Z">
        <w:r w:rsidRPr="007708E6">
          <w:rPr>
            <w:rFonts w:ascii="Times New Roman" w:hAnsi="Times New Roman"/>
            <w:sz w:val="24"/>
          </w:rPr>
          <w:t xml:space="preserve">Therefore including common variants will </w:t>
        </w:r>
      </w:ins>
      <w:ins w:id="379" w:author="Gao Wang" w:date="2014-10-30T15:07:00Z">
        <w:r w:rsidR="001F484E">
          <w:rPr>
            <w:rFonts w:ascii="Times New Roman" w:hAnsi="Times New Roman"/>
            <w:sz w:val="24"/>
          </w:rPr>
          <w:t>neither</w:t>
        </w:r>
      </w:ins>
      <w:ins w:id="380" w:author="Gao Wang" w:date="2014-10-30T14:20:00Z">
        <w:r w:rsidRPr="007708E6">
          <w:rPr>
            <w:rFonts w:ascii="Times New Roman" w:hAnsi="Times New Roman"/>
            <w:sz w:val="24"/>
          </w:rPr>
          <w:t xml:space="preserve"> contribute to nor reduce power when causal rare variants are sequenced and haplotypes are directly used as markers. </w:t>
        </w:r>
      </w:ins>
      <w:ins w:id="381" w:author="Gao Wang" w:date="2014-10-30T14:29:00Z">
        <w:r w:rsidR="006A7054">
          <w:rPr>
            <w:rFonts w:ascii="Times New Roman" w:hAnsi="Times New Roman"/>
            <w:sz w:val="24"/>
          </w:rPr>
          <w:t xml:space="preserve">However, common variants should be excluded from analysis when variants in a region are binned </w:t>
        </w:r>
      </w:ins>
      <w:ins w:id="382" w:author="Gao Wang" w:date="2014-10-30T14:20:00Z">
        <w:r w:rsidR="006A7054">
          <w:rPr>
            <w:rFonts w:ascii="Times New Roman" w:hAnsi="Times New Roman"/>
            <w:sz w:val="24"/>
          </w:rPr>
          <w:t>(see F</w:t>
        </w:r>
        <w:r w:rsidR="00373854">
          <w:rPr>
            <w:rFonts w:ascii="Times New Roman" w:hAnsi="Times New Roman"/>
            <w:sz w:val="24"/>
          </w:rPr>
          <w:t>igure 1) because they</w:t>
        </w:r>
        <w:r w:rsidRPr="007708E6">
          <w:rPr>
            <w:rFonts w:ascii="Times New Roman" w:hAnsi="Times New Roman"/>
            <w:sz w:val="24"/>
          </w:rPr>
          <w:t xml:space="preserve"> may mask the contribution of rare variants and attenuate linkage </w:t>
        </w:r>
      </w:ins>
      <w:ins w:id="383" w:author="Gao Wang" w:date="2014-10-30T14:30:00Z">
        <w:r w:rsidR="001021BB">
          <w:rPr>
            <w:rFonts w:ascii="Times New Roman" w:hAnsi="Times New Roman"/>
            <w:sz w:val="24"/>
          </w:rPr>
          <w:t>signals.</w:t>
        </w:r>
      </w:ins>
      <w:ins w:id="384" w:author="Gao Wang" w:date="2014-10-30T14:20:00Z">
        <w:r w:rsidRPr="007708E6">
          <w:rPr>
            <w:rFonts w:ascii="Times New Roman" w:hAnsi="Times New Roman"/>
            <w:sz w:val="24"/>
          </w:rPr>
          <w:t xml:space="preserve"> </w:t>
        </w:r>
      </w:ins>
      <w:ins w:id="385" w:author="Gao Wang" w:date="2014-10-30T14:30:00Z">
        <w:del w:id="386" w:author="suzanne" w:date="2014-11-05T09:22:00Z">
          <w:r w:rsidR="00C05F7A" w:rsidDel="003E2669">
            <w:rPr>
              <w:rFonts w:ascii="Times New Roman" w:hAnsi="Times New Roman"/>
              <w:sz w:val="24"/>
            </w:rPr>
            <w:delText xml:space="preserve">If common variants are excluded from CHP </w:delText>
          </w:r>
        </w:del>
      </w:ins>
      <w:ins w:id="387" w:author="Gao Wang" w:date="2014-10-30T14:36:00Z">
        <w:del w:id="388" w:author="suzanne" w:date="2014-11-05T09:22:00Z">
          <w:r w:rsidR="008E5C08" w:rsidDel="003E2669">
            <w:rPr>
              <w:rFonts w:ascii="Times New Roman" w:hAnsi="Times New Roman"/>
              <w:sz w:val="24"/>
            </w:rPr>
            <w:delText>analysis</w:delText>
          </w:r>
        </w:del>
      </w:ins>
      <w:ins w:id="389" w:author="Gao Wang" w:date="2014-10-30T14:30:00Z">
        <w:del w:id="390" w:author="suzanne" w:date="2014-11-05T09:22:00Z">
          <w:r w:rsidR="00C05F7A" w:rsidDel="003E2669">
            <w:rPr>
              <w:rFonts w:ascii="Times New Roman" w:hAnsi="Times New Roman"/>
              <w:sz w:val="24"/>
            </w:rPr>
            <w:delText>, w</w:delText>
          </w:r>
        </w:del>
      </w:ins>
      <w:ins w:id="391" w:author="suzanne" w:date="2014-11-05T09:22:00Z">
        <w:r w:rsidR="003E2669">
          <w:rPr>
            <w:rFonts w:ascii="Times New Roman" w:hAnsi="Times New Roman"/>
            <w:sz w:val="24"/>
          </w:rPr>
          <w:t>W</w:t>
        </w:r>
      </w:ins>
      <w:ins w:id="392" w:author="Gao Wang" w:date="2014-10-30T14:30:00Z">
        <w:r w:rsidR="00C05F7A">
          <w:rPr>
            <w:rFonts w:ascii="Times New Roman" w:hAnsi="Times New Roman"/>
            <w:sz w:val="24"/>
          </w:rPr>
          <w:t xml:space="preserve">e </w:t>
        </w:r>
      </w:ins>
      <w:ins w:id="393" w:author="Gao Wang" w:date="2014-10-30T14:20:00Z">
        <w:r w:rsidRPr="007708E6">
          <w:rPr>
            <w:rFonts w:ascii="Times New Roman" w:hAnsi="Times New Roman"/>
            <w:sz w:val="24"/>
          </w:rPr>
          <w:t xml:space="preserve">suggest </w:t>
        </w:r>
      </w:ins>
      <w:ins w:id="394" w:author="suzanne" w:date="2014-11-05T09:23:00Z">
        <w:r w:rsidR="003E2669">
          <w:rPr>
            <w:rFonts w:ascii="Times New Roman" w:hAnsi="Times New Roman"/>
            <w:sz w:val="24"/>
          </w:rPr>
          <w:t xml:space="preserve">analyzing </w:t>
        </w:r>
      </w:ins>
      <w:ins w:id="395" w:author="Gao Wang" w:date="2014-10-30T14:30:00Z">
        <w:del w:id="396" w:author="suzanne" w:date="2014-11-05T09:23:00Z">
          <w:r w:rsidR="00C05F7A" w:rsidDel="003E2669">
            <w:rPr>
              <w:rFonts w:ascii="Times New Roman" w:hAnsi="Times New Roman"/>
              <w:sz w:val="24"/>
            </w:rPr>
            <w:delText xml:space="preserve">that </w:delText>
          </w:r>
        </w:del>
      </w:ins>
      <w:ins w:id="397" w:author="suzanne" w:date="2014-11-05T09:22:00Z">
        <w:r w:rsidR="003E2669">
          <w:rPr>
            <w:rFonts w:ascii="Times New Roman" w:hAnsi="Times New Roman"/>
            <w:sz w:val="24"/>
          </w:rPr>
          <w:t>common</w:t>
        </w:r>
      </w:ins>
      <w:ins w:id="398" w:author="Gao Wang" w:date="2014-10-30T14:35:00Z">
        <w:del w:id="399" w:author="suzanne" w:date="2014-11-05T09:22:00Z">
          <w:r w:rsidR="009F5998" w:rsidDel="003E2669">
            <w:rPr>
              <w:rFonts w:ascii="Times New Roman" w:hAnsi="Times New Roman"/>
              <w:sz w:val="24"/>
            </w:rPr>
            <w:delText>these</w:delText>
          </w:r>
        </w:del>
      </w:ins>
      <w:ins w:id="400" w:author="Gao Wang" w:date="2014-10-30T14:31:00Z">
        <w:r w:rsidR="003D0CEE">
          <w:rPr>
            <w:rFonts w:ascii="Times New Roman" w:hAnsi="Times New Roman"/>
            <w:sz w:val="24"/>
          </w:rPr>
          <w:t xml:space="preserve"> variants </w:t>
        </w:r>
        <w:del w:id="401" w:author="suzanne" w:date="2014-11-05T09:23:00Z">
          <w:r w:rsidR="003D0CEE" w:rsidDel="003E2669">
            <w:rPr>
              <w:rFonts w:ascii="Times New Roman" w:hAnsi="Times New Roman"/>
              <w:sz w:val="24"/>
            </w:rPr>
            <w:delText xml:space="preserve">should be analyzed </w:delText>
          </w:r>
        </w:del>
        <w:r w:rsidR="003D0CEE">
          <w:rPr>
            <w:rFonts w:ascii="Times New Roman" w:hAnsi="Times New Roman"/>
            <w:sz w:val="24"/>
          </w:rPr>
          <w:t xml:space="preserve">separately </w:t>
        </w:r>
      </w:ins>
      <w:ins w:id="402" w:author="suzanne" w:date="2014-11-05T09:24:00Z">
        <w:r w:rsidR="003E2669">
          <w:rPr>
            <w:rFonts w:ascii="Times New Roman" w:hAnsi="Times New Roman"/>
            <w:sz w:val="24"/>
          </w:rPr>
          <w:t xml:space="preserve">in order to </w:t>
        </w:r>
      </w:ins>
      <w:ins w:id="403" w:author="suzanne" w:date="2014-11-05T09:25:00Z">
        <w:r w:rsidR="003E2669">
          <w:rPr>
            <w:rFonts w:ascii="Times New Roman" w:hAnsi="Times New Roman"/>
            <w:sz w:val="24"/>
          </w:rPr>
          <w:t xml:space="preserve">potentially </w:t>
        </w:r>
      </w:ins>
      <w:ins w:id="404" w:author="suzanne" w:date="2014-11-05T09:24:00Z">
        <w:r w:rsidR="003E2669">
          <w:rPr>
            <w:rFonts w:ascii="Times New Roman" w:hAnsi="Times New Roman"/>
            <w:sz w:val="24"/>
          </w:rPr>
          <w:t xml:space="preserve">capture additional information in regions </w:t>
        </w:r>
      </w:ins>
      <w:ins w:id="405" w:author="Gao Wang" w:date="2014-10-30T14:31:00Z">
        <w:del w:id="406" w:author="suzanne" w:date="2014-11-05T09:24:00Z">
          <w:r w:rsidR="003D0CEE" w:rsidDel="003E2669">
            <w:rPr>
              <w:rFonts w:ascii="Times New Roman" w:hAnsi="Times New Roman"/>
              <w:sz w:val="24"/>
            </w:rPr>
            <w:delText xml:space="preserve">because for regions </w:delText>
          </w:r>
        </w:del>
      </w:ins>
      <w:ins w:id="407" w:author="Gao Wang" w:date="2014-10-30T14:32:00Z">
        <w:r w:rsidR="003F179F">
          <w:rPr>
            <w:rFonts w:ascii="Times New Roman" w:hAnsi="Times New Roman"/>
            <w:sz w:val="24"/>
          </w:rPr>
          <w:t>w</w:t>
        </w:r>
        <w:r w:rsidR="009F5998">
          <w:rPr>
            <w:rFonts w:ascii="Times New Roman" w:hAnsi="Times New Roman"/>
            <w:sz w:val="24"/>
          </w:rPr>
          <w:t>here rare causal variants are missing</w:t>
        </w:r>
      </w:ins>
      <w:ins w:id="408" w:author="Gao Wang" w:date="2014-10-30T14:35:00Z">
        <w:r w:rsidR="00380FF1">
          <w:rPr>
            <w:rFonts w:ascii="Times New Roman" w:hAnsi="Times New Roman"/>
            <w:sz w:val="24"/>
          </w:rPr>
          <w:t xml:space="preserve"> from sequence data</w:t>
        </w:r>
      </w:ins>
      <w:ins w:id="409" w:author="Gao Wang" w:date="2014-10-30T14:32:00Z">
        <w:del w:id="410" w:author="suzanne" w:date="2014-11-05T09:25:00Z">
          <w:r w:rsidR="009F5998" w:rsidDel="003E2669">
            <w:rPr>
              <w:rFonts w:ascii="Times New Roman" w:hAnsi="Times New Roman"/>
              <w:sz w:val="24"/>
            </w:rPr>
            <w:delText xml:space="preserve">, common variants might </w:delText>
          </w:r>
        </w:del>
      </w:ins>
      <w:ins w:id="411" w:author="Gao Wang" w:date="2014-10-30T14:34:00Z">
        <w:del w:id="412" w:author="suzanne" w:date="2014-11-05T09:25:00Z">
          <w:r w:rsidR="009F5998" w:rsidDel="003E2669">
            <w:rPr>
              <w:rFonts w:ascii="Times New Roman" w:hAnsi="Times New Roman"/>
              <w:sz w:val="24"/>
            </w:rPr>
            <w:delText xml:space="preserve">capture linkage signals if they are linked to the </w:delText>
          </w:r>
          <w:r w:rsidR="00F24C55" w:rsidDel="003E2669">
            <w:rPr>
              <w:rFonts w:ascii="Times New Roman" w:hAnsi="Times New Roman"/>
              <w:sz w:val="24"/>
            </w:rPr>
            <w:delText>nearby missing causal variants</w:delText>
          </w:r>
        </w:del>
        <w:r w:rsidR="00F24C55">
          <w:rPr>
            <w:rFonts w:ascii="Times New Roman" w:hAnsi="Times New Roman"/>
            <w:sz w:val="24"/>
          </w:rPr>
          <w:t>.</w:t>
        </w:r>
      </w:ins>
    </w:p>
    <w:p w14:paraId="217D7C0C" w14:textId="797FDE02" w:rsidR="00157690" w:rsidDel="00000513" w:rsidRDefault="00157690" w:rsidP="00157690">
      <w:pPr>
        <w:spacing w:afterLines="280" w:after="672" w:line="480" w:lineRule="auto"/>
        <w:jc w:val="both"/>
        <w:rPr>
          <w:del w:id="413" w:author="Gao Wang" w:date="2014-10-29T16:33:00Z"/>
          <w:rFonts w:ascii="Times New Roman" w:hAnsi="Times New Roman"/>
          <w:sz w:val="24"/>
        </w:rPr>
      </w:pPr>
      <w:del w:id="414" w:author="Gao Wang" w:date="2014-10-30T14:20:00Z">
        <w:r w:rsidRPr="000A70C3" w:rsidDel="00C10BB5">
          <w:rPr>
            <w:rFonts w:ascii="Times New Roman" w:hAnsi="Times New Roman"/>
            <w:sz w:val="24"/>
          </w:rPr>
          <w:lastRenderedPageBreak/>
          <w:delText xml:space="preserve">For variants having high MAFs it is not advisable to include them in regional marker generation, as their genotypes may predominate the marker pattern. We therefore exclude variants above a specified MAF cutoff and these markers are analyzed </w:delText>
        </w:r>
      </w:del>
      <w:del w:id="415" w:author="Gao Wang" w:date="2014-10-30T14:02:00Z">
        <w:r w:rsidRPr="000A70C3" w:rsidDel="00694C85">
          <w:rPr>
            <w:rFonts w:ascii="Times New Roman" w:hAnsi="Times New Roman"/>
            <w:sz w:val="24"/>
          </w:rPr>
          <w:delText>individually</w:delText>
        </w:r>
      </w:del>
      <w:del w:id="416" w:author="Gao Wang" w:date="2014-10-30T14:20:00Z">
        <w:r w:rsidRPr="000A70C3" w:rsidDel="00C10BB5">
          <w:rPr>
            <w:rFonts w:ascii="Times New Roman" w:hAnsi="Times New Roman"/>
            <w:sz w:val="24"/>
          </w:rPr>
          <w:delText>.</w:delText>
        </w:r>
      </w:del>
    </w:p>
    <w:p w14:paraId="43C3F900" w14:textId="1F5643BD" w:rsidR="00625BFA" w:rsidRPr="00BF16FA" w:rsidRDefault="00625BFA" w:rsidP="00BF16FA">
      <w:pPr>
        <w:spacing w:afterLines="280" w:after="672" w:line="480" w:lineRule="auto"/>
        <w:jc w:val="both"/>
        <w:rPr>
          <w:rFonts w:ascii="Times New Roman" w:hAnsi="Times New Roman"/>
          <w:sz w:val="24"/>
        </w:rPr>
      </w:pPr>
      <w:commentRangeStart w:id="417"/>
      <w:ins w:id="418" w:author="Gao Wang" w:date="2014-10-29T14:01:00Z">
        <w:r>
          <w:rPr>
            <w:rFonts w:ascii="Times New Roman" w:hAnsi="Times New Roman"/>
            <w:sz w:val="24"/>
          </w:rPr>
          <w:t xml:space="preserve">We </w:t>
        </w:r>
      </w:ins>
      <w:commentRangeEnd w:id="417"/>
      <w:ins w:id="419" w:author="Gao Wang" w:date="2014-11-04T18:22:00Z">
        <w:r w:rsidR="00DF3DDF">
          <w:rPr>
            <w:rStyle w:val="CommentReference"/>
            <w:lang w:val="x-none" w:eastAsia="x-none"/>
          </w:rPr>
          <w:commentReference w:id="417"/>
        </w:r>
      </w:ins>
      <w:ins w:id="420" w:author="Gao Wang" w:date="2014-10-29T14:01:00Z">
        <w:r>
          <w:rPr>
            <w:rFonts w:ascii="Times New Roman" w:hAnsi="Times New Roman"/>
            <w:sz w:val="24"/>
          </w:rPr>
          <w:t xml:space="preserve">have also compared </w:t>
        </w:r>
      </w:ins>
      <w:ins w:id="421" w:author="Gao Wang" w:date="2014-10-30T14:24:00Z">
        <w:r w:rsidR="00996073">
          <w:rPr>
            <w:rFonts w:ascii="Times New Roman" w:hAnsi="Times New Roman"/>
            <w:sz w:val="24"/>
          </w:rPr>
          <w:t>power</w:t>
        </w:r>
      </w:ins>
      <w:ins w:id="422" w:author="Gao Wang" w:date="2014-10-29T14:01:00Z">
        <w:r>
          <w:rPr>
            <w:rFonts w:ascii="Times New Roman" w:hAnsi="Times New Roman"/>
            <w:sz w:val="24"/>
          </w:rPr>
          <w:t xml:space="preserve"> of CHP wit</w:t>
        </w:r>
        <w:r w:rsidR="00996073">
          <w:rPr>
            <w:rFonts w:ascii="Times New Roman" w:hAnsi="Times New Roman"/>
            <w:sz w:val="24"/>
          </w:rPr>
          <w:t>h multipoint lin</w:t>
        </w:r>
        <w:r w:rsidR="0094140B">
          <w:rPr>
            <w:rFonts w:ascii="Times New Roman" w:hAnsi="Times New Roman"/>
            <w:sz w:val="24"/>
          </w:rPr>
          <w:t>kage analysis performed by Geneh</w:t>
        </w:r>
        <w:r w:rsidR="00996073">
          <w:rPr>
            <w:rFonts w:ascii="Times New Roman" w:hAnsi="Times New Roman"/>
            <w:sz w:val="24"/>
          </w:rPr>
          <w:t>unter</w:t>
        </w:r>
      </w:ins>
      <w:r w:rsidR="00BA2C8A">
        <w:rPr>
          <w:rFonts w:ascii="Times New Roman" w:hAnsi="Times New Roman"/>
          <w:sz w:val="24"/>
        </w:rPr>
        <w:fldChar w:fldCharType="begin"/>
      </w:r>
      <w:r w:rsidR="00BA2C8A">
        <w:rPr>
          <w:rFonts w:ascii="Times New Roman" w:hAnsi="Times New Roman"/>
          <w:sz w:val="24"/>
        </w:rPr>
        <w:instrText xml:space="preserve"> ADDIN ZOTERO_ITEM CSL_CITATION {"citationID":"2fF4YmEH","properties":{"formattedCitation":"{\\rtf \\super 14\\nosupersub{}}","plainCitation":"14"},"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BA2C8A">
        <w:rPr>
          <w:rFonts w:ascii="Times New Roman" w:hAnsi="Times New Roman"/>
          <w:sz w:val="24"/>
        </w:rPr>
        <w:fldChar w:fldCharType="separate"/>
      </w:r>
      <w:r w:rsidR="00BA2C8A" w:rsidRPr="00BA2C8A">
        <w:rPr>
          <w:rFonts w:ascii="Times New Roman" w:hAnsi="Times New Roman"/>
          <w:sz w:val="24"/>
          <w:szCs w:val="24"/>
          <w:vertAlign w:val="superscript"/>
        </w:rPr>
        <w:t>14</w:t>
      </w:r>
      <w:r w:rsidR="00BA2C8A">
        <w:rPr>
          <w:rFonts w:ascii="Times New Roman" w:hAnsi="Times New Roman"/>
          <w:sz w:val="24"/>
        </w:rPr>
        <w:fldChar w:fldCharType="end"/>
      </w:r>
      <w:ins w:id="423" w:author="Gao Wang" w:date="2014-10-30T14:25:00Z">
        <w:r w:rsidR="00996073">
          <w:rPr>
            <w:rFonts w:ascii="Times New Roman" w:hAnsi="Times New Roman"/>
            <w:sz w:val="24"/>
          </w:rPr>
          <w:t>.</w:t>
        </w:r>
      </w:ins>
      <w:ins w:id="424" w:author="Gao Wang" w:date="2014-10-29T14:01:00Z">
        <w:r w:rsidR="00996073">
          <w:rPr>
            <w:rFonts w:ascii="Times New Roman" w:hAnsi="Times New Roman"/>
            <w:sz w:val="24"/>
          </w:rPr>
          <w:t xml:space="preserve"> </w:t>
        </w:r>
      </w:ins>
      <w:ins w:id="425" w:author="Gao Wang" w:date="2014-10-29T14:02:00Z">
        <w:r w:rsidR="00A67DE9">
          <w:rPr>
            <w:rFonts w:ascii="Times New Roman" w:hAnsi="Times New Roman"/>
            <w:sz w:val="24"/>
          </w:rPr>
          <w:t>A</w:t>
        </w:r>
        <w:r w:rsidR="00A67DE9" w:rsidRPr="00A67DE9">
          <w:rPr>
            <w:rFonts w:ascii="Times New Roman" w:hAnsi="Times New Roman"/>
            <w:sz w:val="24"/>
          </w:rPr>
          <w:t xml:space="preserve">lthough multipoint linkage is more powerful than </w:t>
        </w:r>
      </w:ins>
      <w:ins w:id="426" w:author="Gao Wang" w:date="2014-10-29T14:03:00Z">
        <w:r w:rsidR="000A5DA0">
          <w:rPr>
            <w:rFonts w:ascii="Times New Roman" w:hAnsi="Times New Roman"/>
            <w:sz w:val="24"/>
          </w:rPr>
          <w:t xml:space="preserve">analyzing individual </w:t>
        </w:r>
      </w:ins>
      <w:ins w:id="427" w:author="Gao Wang" w:date="2014-10-29T14:02:00Z">
        <w:r w:rsidR="000A5DA0">
          <w:rPr>
            <w:rFonts w:ascii="Times New Roman" w:hAnsi="Times New Roman"/>
            <w:sz w:val="24"/>
          </w:rPr>
          <w:t>marker</w:t>
        </w:r>
      </w:ins>
      <w:ins w:id="428" w:author="Gao Wang" w:date="2014-11-04T11:45:00Z">
        <w:r w:rsidR="00E73A79">
          <w:rPr>
            <w:rFonts w:ascii="Times New Roman" w:hAnsi="Times New Roman"/>
            <w:sz w:val="24"/>
          </w:rPr>
          <w:t>,</w:t>
        </w:r>
      </w:ins>
      <w:ins w:id="429" w:author="Gao Wang" w:date="2014-10-29T14:02:00Z">
        <w:r w:rsidR="000A5DA0">
          <w:rPr>
            <w:rFonts w:ascii="Times New Roman" w:hAnsi="Times New Roman"/>
            <w:sz w:val="24"/>
          </w:rPr>
          <w:t xml:space="preserve"> </w:t>
        </w:r>
      </w:ins>
      <w:ins w:id="430" w:author="suzanne" w:date="2014-11-05T09:26:00Z">
        <w:r w:rsidR="003E2669">
          <w:rPr>
            <w:rFonts w:ascii="Times New Roman" w:hAnsi="Times New Roman"/>
            <w:sz w:val="24"/>
          </w:rPr>
          <w:t>the CHP</w:t>
        </w:r>
      </w:ins>
      <w:ins w:id="431" w:author="Gao Wang" w:date="2014-10-29T14:02:00Z">
        <w:del w:id="432" w:author="suzanne" w:date="2014-11-05T09:26:00Z">
          <w:r w:rsidR="00A67DE9" w:rsidRPr="00A67DE9" w:rsidDel="003E2669">
            <w:rPr>
              <w:rFonts w:ascii="Times New Roman" w:hAnsi="Times New Roman"/>
              <w:sz w:val="24"/>
            </w:rPr>
            <w:delText>our</w:delText>
          </w:r>
        </w:del>
        <w:r w:rsidR="00A67DE9" w:rsidRPr="00A67DE9">
          <w:rPr>
            <w:rFonts w:ascii="Times New Roman" w:hAnsi="Times New Roman"/>
            <w:sz w:val="24"/>
          </w:rPr>
          <w:t xml:space="preserve"> method </w:t>
        </w:r>
      </w:ins>
      <w:ins w:id="433" w:author="suzanne" w:date="2014-11-05T09:27:00Z">
        <w:r w:rsidR="00CE3B22">
          <w:rPr>
            <w:rFonts w:ascii="Times New Roman" w:hAnsi="Times New Roman"/>
            <w:sz w:val="24"/>
          </w:rPr>
          <w:t xml:space="preserve">is </w:t>
        </w:r>
      </w:ins>
      <w:ins w:id="434" w:author="Gao Wang" w:date="2014-10-29T14:03:00Z">
        <w:del w:id="435" w:author="suzanne" w:date="2014-11-05T09:27:00Z">
          <w:r w:rsidR="000A5DA0" w:rsidDel="00CE3B22">
            <w:rPr>
              <w:rFonts w:ascii="Times New Roman" w:hAnsi="Times New Roman"/>
              <w:sz w:val="24"/>
            </w:rPr>
            <w:delText xml:space="preserve">still </w:delText>
          </w:r>
        </w:del>
      </w:ins>
      <w:ins w:id="436" w:author="Gao Wang" w:date="2014-10-29T14:02:00Z">
        <w:del w:id="437" w:author="suzanne" w:date="2014-11-05T09:27:00Z">
          <w:r w:rsidR="00A67DE9" w:rsidRPr="00A67DE9" w:rsidDel="00CE3B22">
            <w:rPr>
              <w:rFonts w:ascii="Times New Roman" w:hAnsi="Times New Roman"/>
              <w:sz w:val="24"/>
            </w:rPr>
            <w:delText>rema</w:delText>
          </w:r>
          <w:r w:rsidR="005765A7" w:rsidDel="00CE3B22">
            <w:rPr>
              <w:rFonts w:ascii="Times New Roman" w:hAnsi="Times New Roman"/>
              <w:sz w:val="24"/>
            </w:rPr>
            <w:delText>ins</w:delText>
          </w:r>
        </w:del>
      </w:ins>
      <w:ins w:id="438" w:author="Gao Wang" w:date="2014-11-03T09:36:00Z">
        <w:del w:id="439" w:author="suzanne" w:date="2014-11-05T09:27:00Z">
          <w:r w:rsidR="00EE36A7" w:rsidDel="00CE3B22">
            <w:rPr>
              <w:rFonts w:ascii="Times New Roman" w:hAnsi="Times New Roman"/>
              <w:sz w:val="24"/>
            </w:rPr>
            <w:delText xml:space="preserve"> the</w:delText>
          </w:r>
        </w:del>
      </w:ins>
      <w:ins w:id="440" w:author="Gao Wang" w:date="2014-10-29T14:02:00Z">
        <w:del w:id="441" w:author="suzanne" w:date="2014-11-05T09:27:00Z">
          <w:r w:rsidR="005765A7" w:rsidDel="00CE3B22">
            <w:rPr>
              <w:rFonts w:ascii="Times New Roman" w:hAnsi="Times New Roman"/>
              <w:sz w:val="24"/>
            </w:rPr>
            <w:delText xml:space="preserve"> </w:delText>
          </w:r>
        </w:del>
        <w:r w:rsidR="005765A7">
          <w:rPr>
            <w:rFonts w:ascii="Times New Roman" w:hAnsi="Times New Roman"/>
            <w:sz w:val="24"/>
          </w:rPr>
          <w:t>mo</w:t>
        </w:r>
      </w:ins>
      <w:ins w:id="442" w:author="suzanne" w:date="2014-11-05T09:27:00Z">
        <w:r w:rsidR="00CE3B22">
          <w:rPr>
            <w:rFonts w:ascii="Times New Roman" w:hAnsi="Times New Roman"/>
            <w:sz w:val="24"/>
          </w:rPr>
          <w:t>re</w:t>
        </w:r>
      </w:ins>
      <w:ins w:id="443" w:author="Gao Wang" w:date="2014-10-29T14:02:00Z">
        <w:del w:id="444" w:author="suzanne" w:date="2014-11-05T09:27:00Z">
          <w:r w:rsidR="005765A7" w:rsidDel="00CE3B22">
            <w:rPr>
              <w:rFonts w:ascii="Times New Roman" w:hAnsi="Times New Roman"/>
              <w:sz w:val="24"/>
            </w:rPr>
            <w:delText>st</w:delText>
          </w:r>
        </w:del>
        <w:r w:rsidR="005765A7">
          <w:rPr>
            <w:rFonts w:ascii="Times New Roman" w:hAnsi="Times New Roman"/>
            <w:sz w:val="24"/>
          </w:rPr>
          <w:t xml:space="preserve"> powerful (</w:t>
        </w:r>
        <w:r w:rsidR="00A67DE9" w:rsidRPr="00A67DE9">
          <w:rPr>
            <w:rFonts w:ascii="Times New Roman" w:hAnsi="Times New Roman"/>
            <w:sz w:val="24"/>
          </w:rPr>
          <w:t xml:space="preserve">Table </w:t>
        </w:r>
      </w:ins>
      <w:ins w:id="445" w:author="Gao Wang" w:date="2014-10-29T16:55:00Z">
        <w:r w:rsidR="005765A7">
          <w:rPr>
            <w:rFonts w:ascii="Times New Roman" w:hAnsi="Times New Roman"/>
            <w:sz w:val="24"/>
          </w:rPr>
          <w:t>S</w:t>
        </w:r>
      </w:ins>
      <w:ins w:id="446" w:author="Gao Wang" w:date="2014-10-29T14:02:00Z">
        <w:r w:rsidR="00022DF8">
          <w:rPr>
            <w:rFonts w:ascii="Times New Roman" w:hAnsi="Times New Roman"/>
            <w:sz w:val="24"/>
          </w:rPr>
          <w:t>1</w:t>
        </w:r>
        <w:r w:rsidR="00A67DE9" w:rsidRPr="00A67DE9">
          <w:rPr>
            <w:rFonts w:ascii="Times New Roman" w:hAnsi="Times New Roman"/>
            <w:sz w:val="24"/>
          </w:rPr>
          <w:t>)</w:t>
        </w:r>
      </w:ins>
      <w:ins w:id="447" w:author="Gao Wang" w:date="2014-10-29T14:03:00Z">
        <w:r w:rsidR="006646C9">
          <w:rPr>
            <w:rFonts w:ascii="Times New Roman" w:hAnsi="Times New Roman"/>
            <w:sz w:val="24"/>
          </w:rPr>
          <w:t xml:space="preserve">. </w:t>
        </w:r>
      </w:ins>
      <w:ins w:id="448" w:author="Gao Wang" w:date="2014-10-29T14:04:00Z">
        <w:r w:rsidR="003D759B">
          <w:rPr>
            <w:rFonts w:ascii="Times New Roman" w:hAnsi="Times New Roman"/>
            <w:sz w:val="24"/>
          </w:rPr>
          <w:t xml:space="preserve">Regardless of power, </w:t>
        </w:r>
      </w:ins>
      <w:ins w:id="449" w:author="Gao Wang" w:date="2014-11-04T11:21:00Z">
        <w:r w:rsidR="00864C34">
          <w:rPr>
            <w:rFonts w:ascii="Times New Roman" w:hAnsi="Times New Roman"/>
            <w:sz w:val="24"/>
          </w:rPr>
          <w:t xml:space="preserve">cautions have to be used when performing multipoint linkage analysis </w:t>
        </w:r>
      </w:ins>
      <w:ins w:id="450" w:author="Gao Wang" w:date="2014-11-04T11:24:00Z">
        <w:r w:rsidR="008A0D41">
          <w:rPr>
            <w:rFonts w:ascii="Times New Roman" w:hAnsi="Times New Roman"/>
            <w:sz w:val="24"/>
          </w:rPr>
          <w:t xml:space="preserve">on sequence data </w:t>
        </w:r>
      </w:ins>
      <w:ins w:id="451" w:author="Gao Wang" w:date="2014-10-29T14:04:00Z">
        <w:r w:rsidR="003D759B">
          <w:rPr>
            <w:rFonts w:ascii="Times New Roman" w:hAnsi="Times New Roman"/>
            <w:sz w:val="24"/>
          </w:rPr>
          <w:t xml:space="preserve">because when </w:t>
        </w:r>
      </w:ins>
      <w:ins w:id="452" w:author="suzanne" w:date="2014-11-05T09:27:00Z">
        <w:r w:rsidR="00CE3B22">
          <w:rPr>
            <w:rFonts w:ascii="Times New Roman" w:hAnsi="Times New Roman"/>
            <w:sz w:val="24"/>
          </w:rPr>
          <w:t xml:space="preserve">parental </w:t>
        </w:r>
      </w:ins>
      <w:ins w:id="453" w:author="Gao Wang" w:date="2014-10-29T14:05:00Z">
        <w:r w:rsidR="003D759B">
          <w:rPr>
            <w:rFonts w:ascii="Times New Roman" w:hAnsi="Times New Roman"/>
            <w:sz w:val="24"/>
          </w:rPr>
          <w:t>genotype</w:t>
        </w:r>
      </w:ins>
      <w:ins w:id="454" w:author="Gao Wang" w:date="2014-11-04T11:46:00Z">
        <w:r w:rsidR="00F53408">
          <w:rPr>
            <w:rFonts w:ascii="Times New Roman" w:hAnsi="Times New Roman"/>
            <w:sz w:val="24"/>
          </w:rPr>
          <w:t xml:space="preserve">s are missing for </w:t>
        </w:r>
      </w:ins>
      <w:ins w:id="455" w:author="Gao Wang" w:date="2014-10-29T14:05:00Z">
        <w:r w:rsidR="003D759B">
          <w:rPr>
            <w:rFonts w:ascii="Times New Roman" w:hAnsi="Times New Roman"/>
            <w:sz w:val="24"/>
          </w:rPr>
          <w:t xml:space="preserve">some samples </w:t>
        </w:r>
      </w:ins>
      <w:ins w:id="456" w:author="Gao Wang" w:date="2014-11-04T16:03:00Z">
        <w:r w:rsidR="00677FBE">
          <w:rPr>
            <w:rFonts w:ascii="Times New Roman" w:hAnsi="Times New Roman"/>
            <w:sz w:val="24"/>
          </w:rPr>
          <w:t xml:space="preserve">(common for NGS based family data) </w:t>
        </w:r>
      </w:ins>
      <w:ins w:id="457" w:author="Gao Wang" w:date="2014-10-29T14:05:00Z">
        <w:del w:id="458" w:author="suzanne" w:date="2014-11-05T09:28:00Z">
          <w:r w:rsidR="003D759B" w:rsidDel="00CE3B22">
            <w:rPr>
              <w:rFonts w:ascii="Times New Roman" w:hAnsi="Times New Roman"/>
              <w:sz w:val="24"/>
            </w:rPr>
            <w:delText xml:space="preserve">and </w:delText>
          </w:r>
        </w:del>
      </w:ins>
      <w:ins w:id="459" w:author="Gao Wang" w:date="2014-11-04T11:45:00Z">
        <w:del w:id="460" w:author="suzanne" w:date="2014-11-05T09:28:00Z">
          <w:r w:rsidR="00EB75F8" w:rsidDel="00CE3B22">
            <w:rPr>
              <w:rFonts w:ascii="Times New Roman" w:hAnsi="Times New Roman"/>
              <w:sz w:val="24"/>
            </w:rPr>
            <w:delText>haplotype frequencies</w:delText>
          </w:r>
        </w:del>
      </w:ins>
      <w:ins w:id="461" w:author="Gao Wang" w:date="2014-11-04T11:47:00Z">
        <w:del w:id="462" w:author="suzanne" w:date="2014-11-05T09:28:00Z">
          <w:r w:rsidR="00DB2A7A" w:rsidDel="00CE3B22">
            <w:rPr>
              <w:rFonts w:ascii="Times New Roman" w:hAnsi="Times New Roman"/>
              <w:sz w:val="24"/>
            </w:rPr>
            <w:delText xml:space="preserve"> estimations are performed</w:delText>
          </w:r>
        </w:del>
      </w:ins>
      <w:ins w:id="463" w:author="Gao Wang" w:date="2014-10-29T14:05:00Z">
        <w:del w:id="464" w:author="suzanne" w:date="2014-11-05T09:28:00Z">
          <w:r w:rsidR="003D759B" w:rsidDel="00CE3B22">
            <w:rPr>
              <w:rFonts w:ascii="Times New Roman" w:hAnsi="Times New Roman"/>
              <w:sz w:val="24"/>
            </w:rPr>
            <w:delText xml:space="preserve">, tightly </w:delText>
          </w:r>
        </w:del>
        <w:r w:rsidR="003D759B">
          <w:rPr>
            <w:rFonts w:ascii="Times New Roman" w:hAnsi="Times New Roman"/>
            <w:sz w:val="24"/>
          </w:rPr>
          <w:t xml:space="preserve">linked variants </w:t>
        </w:r>
      </w:ins>
      <w:ins w:id="465" w:author="suzanne" w:date="2014-11-05T09:29:00Z">
        <w:r w:rsidR="00CE3B22">
          <w:rPr>
            <w:rFonts w:ascii="Times New Roman" w:hAnsi="Times New Roman"/>
            <w:sz w:val="24"/>
          </w:rPr>
          <w:t xml:space="preserve">can </w:t>
        </w:r>
      </w:ins>
      <w:ins w:id="466" w:author="Gao Wang" w:date="2014-10-29T14:05:00Z">
        <w:del w:id="467" w:author="suzanne" w:date="2014-11-05T09:28:00Z">
          <w:r w:rsidR="003D759B" w:rsidDel="00CE3B22">
            <w:rPr>
              <w:rFonts w:ascii="Times New Roman" w:hAnsi="Times New Roman"/>
              <w:sz w:val="24"/>
            </w:rPr>
            <w:delText>may</w:delText>
          </w:r>
        </w:del>
        <w:r w:rsidR="003D759B">
          <w:rPr>
            <w:rFonts w:ascii="Times New Roman" w:hAnsi="Times New Roman"/>
            <w:sz w:val="24"/>
          </w:rPr>
          <w:t xml:space="preserve"> </w:t>
        </w:r>
      </w:ins>
      <w:ins w:id="468" w:author="Gao Wang" w:date="2014-10-29T14:06:00Z">
        <w:r w:rsidR="003D759B">
          <w:rPr>
            <w:rFonts w:ascii="Times New Roman" w:hAnsi="Times New Roman"/>
            <w:sz w:val="24"/>
          </w:rPr>
          <w:t xml:space="preserve">lead to </w:t>
        </w:r>
      </w:ins>
      <w:ins w:id="469" w:author="suzanne" w:date="2014-11-05T09:29:00Z">
        <w:r w:rsidR="00CE3B22">
          <w:rPr>
            <w:rFonts w:ascii="Times New Roman" w:hAnsi="Times New Roman"/>
            <w:sz w:val="24"/>
          </w:rPr>
          <w:t xml:space="preserve">serve </w:t>
        </w:r>
      </w:ins>
      <w:ins w:id="470" w:author="Gao Wang" w:date="2014-10-29T14:06:00Z">
        <w:r w:rsidR="003D759B">
          <w:rPr>
            <w:rFonts w:ascii="Times New Roman" w:hAnsi="Times New Roman"/>
            <w:sz w:val="24"/>
          </w:rPr>
          <w:t xml:space="preserve">inflated type I error </w:t>
        </w:r>
      </w:ins>
      <w:ins w:id="471" w:author="suzanne" w:date="2014-11-05T09:29:00Z">
        <w:r w:rsidR="00CE3B22">
          <w:rPr>
            <w:rFonts w:ascii="Times New Roman" w:hAnsi="Times New Roman"/>
            <w:sz w:val="24"/>
          </w:rPr>
          <w:t>when markers are assumed to be in linkage equilibrium</w:t>
        </w:r>
      </w:ins>
      <w:ins w:id="472" w:author="suzanne" w:date="2014-11-05T09:33:00Z">
        <w:r w:rsidR="00CE3B22">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CE3B22">
          <w:rPr>
            <w:rFonts w:ascii="Times New Roman" w:hAnsi="Times New Roman"/>
            <w:sz w:val="24"/>
          </w:rPr>
          <w:fldChar w:fldCharType="separate"/>
        </w:r>
        <w:r w:rsidR="00CE3B22" w:rsidRPr="000369EA">
          <w:rPr>
            <w:rFonts w:ascii="Times New Roman" w:hAnsi="Times New Roman"/>
            <w:sz w:val="24"/>
            <w:szCs w:val="24"/>
            <w:vertAlign w:val="superscript"/>
          </w:rPr>
          <w:t>15,16</w:t>
        </w:r>
        <w:r w:rsidR="00CE3B22">
          <w:rPr>
            <w:rFonts w:ascii="Times New Roman" w:hAnsi="Times New Roman"/>
            <w:sz w:val="24"/>
          </w:rPr>
          <w:fldChar w:fldCharType="end"/>
        </w:r>
      </w:ins>
      <w:ins w:id="473" w:author="suzanne" w:date="2014-11-05T09:29:00Z">
        <w:r w:rsidR="00CE3B22">
          <w:rPr>
            <w:rFonts w:ascii="Times New Roman" w:hAnsi="Times New Roman"/>
            <w:sz w:val="24"/>
          </w:rPr>
          <w:t xml:space="preserve">. The majority of </w:t>
        </w:r>
      </w:ins>
      <w:ins w:id="474" w:author="suzanne" w:date="2014-11-05T09:31:00Z">
        <w:r w:rsidR="00CE3B22">
          <w:rPr>
            <w:rFonts w:ascii="Times New Roman" w:hAnsi="Times New Roman"/>
            <w:sz w:val="24"/>
          </w:rPr>
          <w:t xml:space="preserve">multipoint </w:t>
        </w:r>
      </w:ins>
      <w:ins w:id="475" w:author="suzanne" w:date="2014-11-05T09:29:00Z">
        <w:r w:rsidR="00CE3B22">
          <w:rPr>
            <w:rFonts w:ascii="Times New Roman" w:hAnsi="Times New Roman"/>
            <w:sz w:val="24"/>
          </w:rPr>
          <w:t>linkage analysis programs</w:t>
        </w:r>
      </w:ins>
      <w:ins w:id="476" w:author="suzanne" w:date="2014-11-05T09:32:00Z">
        <w:r w:rsidR="00CE3B22">
          <w:rPr>
            <w:rFonts w:ascii="Times New Roman" w:hAnsi="Times New Roman"/>
            <w:sz w:val="24"/>
          </w:rPr>
          <w:t xml:space="preserve"> e.g. GeneHunter, SuperLink, Vitesse</w:t>
        </w:r>
      </w:ins>
      <w:ins w:id="477" w:author="suzanne" w:date="2014-11-05T09:29:00Z">
        <w:r w:rsidR="00CE3B22">
          <w:rPr>
            <w:rFonts w:ascii="Times New Roman" w:hAnsi="Times New Roman"/>
            <w:sz w:val="24"/>
          </w:rPr>
          <w:t xml:space="preserve">, do not take into consideration LD between marker loci. </w:t>
        </w:r>
      </w:ins>
      <w:ins w:id="478" w:author="Gao Wang" w:date="2014-10-29T14:06:00Z">
        <w:del w:id="479" w:author="suzanne" w:date="2014-11-05T09:33:00Z">
          <w:r w:rsidR="003D759B" w:rsidDel="00CE3B22">
            <w:rPr>
              <w:rFonts w:ascii="Times New Roman" w:hAnsi="Times New Roman"/>
              <w:sz w:val="24"/>
            </w:rPr>
            <w:delText>for multipoint linkage analysis</w:delText>
          </w:r>
        </w:del>
      </w:ins>
      <w:ins w:id="480" w:author="Gao Wang" w:date="2014-11-04T11:25:00Z">
        <w:del w:id="481" w:author="suzanne" w:date="2014-11-05T09:33:00Z">
          <w:r w:rsidR="00EA5F2D" w:rsidDel="00CE3B22">
            <w:rPr>
              <w:rFonts w:ascii="Times New Roman" w:hAnsi="Times New Roman"/>
              <w:sz w:val="24"/>
            </w:rPr>
            <w:delText xml:space="preserve"> programs that ignore inter-marker LD in their model</w:delText>
          </w:r>
        </w:del>
      </w:ins>
      <w:ins w:id="482" w:author="Gao Wang" w:date="2014-11-04T11:34:00Z">
        <w:del w:id="483" w:author="suzanne" w:date="2014-11-05T09:33:00Z">
          <w:r w:rsidR="00CC50AE" w:rsidDel="00CE3B22">
            <w:rPr>
              <w:rFonts w:ascii="Times New Roman" w:hAnsi="Times New Roman"/>
              <w:sz w:val="24"/>
            </w:rPr>
            <w:delText>s</w:delText>
          </w:r>
        </w:del>
      </w:ins>
      <w:del w:id="484" w:author="suzanne" w:date="2014-11-05T09:33:00Z">
        <w:r w:rsidR="000369EA" w:rsidDel="00CE3B22">
          <w:rPr>
            <w:rFonts w:ascii="Times New Roman" w:hAnsi="Times New Roman"/>
            <w:sz w:val="24"/>
          </w:rPr>
          <w:fldChar w:fldCharType="begin"/>
        </w:r>
        <w:r w:rsidR="000369EA" w:rsidDel="00CE3B22">
          <w:rPr>
            <w:rFonts w:ascii="Times New Roman" w:hAnsi="Times New Roman"/>
            <w:sz w:val="24"/>
          </w:rPr>
          <w:del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delInstrText>
        </w:r>
        <w:r w:rsidR="000369EA" w:rsidDel="00CE3B22">
          <w:rPr>
            <w:rFonts w:ascii="Times New Roman" w:hAnsi="Times New Roman"/>
            <w:sz w:val="24"/>
          </w:rPr>
          <w:fldChar w:fldCharType="separate"/>
        </w:r>
        <w:r w:rsidR="000369EA" w:rsidRPr="000369EA" w:rsidDel="00CE3B22">
          <w:rPr>
            <w:rFonts w:ascii="Times New Roman" w:hAnsi="Times New Roman"/>
            <w:sz w:val="24"/>
            <w:szCs w:val="24"/>
            <w:vertAlign w:val="superscript"/>
          </w:rPr>
          <w:delText>15,16</w:delText>
        </w:r>
        <w:r w:rsidR="000369EA" w:rsidDel="00CE3B22">
          <w:rPr>
            <w:rFonts w:ascii="Times New Roman" w:hAnsi="Times New Roman"/>
            <w:sz w:val="24"/>
          </w:rPr>
          <w:fldChar w:fldCharType="end"/>
        </w:r>
      </w:del>
      <w:ins w:id="485" w:author="Gao Wang" w:date="2014-11-04T11:25:00Z">
        <w:del w:id="486" w:author="suzanne" w:date="2014-11-05T09:33:00Z">
          <w:r w:rsidR="00EA5F2D" w:rsidDel="00CE3B22">
            <w:rPr>
              <w:rFonts w:ascii="Times New Roman" w:hAnsi="Times New Roman"/>
              <w:sz w:val="24"/>
            </w:rPr>
            <w:delText>.</w:delText>
          </w:r>
        </w:del>
      </w:ins>
      <w:ins w:id="487" w:author="Gao Wang" w:date="2014-11-04T11:27:00Z">
        <w:del w:id="488" w:author="suzanne" w:date="2014-11-05T09:33:00Z">
          <w:r w:rsidR="004172F8" w:rsidDel="00CE3B22">
            <w:rPr>
              <w:rFonts w:ascii="Times New Roman" w:hAnsi="Times New Roman"/>
              <w:sz w:val="24"/>
            </w:rPr>
            <w:delText xml:space="preserve"> </w:delText>
          </w:r>
        </w:del>
      </w:ins>
      <w:ins w:id="489" w:author="Gao Wang" w:date="2014-11-04T11:29:00Z">
        <w:r w:rsidR="00256D7A">
          <w:rPr>
            <w:rFonts w:ascii="Times New Roman" w:hAnsi="Times New Roman"/>
            <w:sz w:val="24"/>
          </w:rPr>
          <w:t xml:space="preserve">Even for </w:t>
        </w:r>
      </w:ins>
      <w:ins w:id="490" w:author="suzanne" w:date="2014-11-05T10:04:00Z">
        <w:r w:rsidR="006B6ED9">
          <w:rPr>
            <w:rFonts w:ascii="Times New Roman" w:hAnsi="Times New Roman"/>
            <w:sz w:val="24"/>
          </w:rPr>
          <w:t xml:space="preserve">linkage </w:t>
        </w:r>
      </w:ins>
      <w:ins w:id="491" w:author="Gao Wang" w:date="2014-11-04T11:29:00Z">
        <w:r w:rsidR="00256D7A">
          <w:rPr>
            <w:rFonts w:ascii="Times New Roman" w:hAnsi="Times New Roman"/>
            <w:sz w:val="24"/>
          </w:rPr>
          <w:t xml:space="preserve">programs that </w:t>
        </w:r>
      </w:ins>
      <w:ins w:id="492" w:author="suzanne" w:date="2014-11-05T10:04:00Z">
        <w:r w:rsidR="006B6ED9">
          <w:rPr>
            <w:rFonts w:ascii="Times New Roman" w:hAnsi="Times New Roman"/>
            <w:sz w:val="24"/>
          </w:rPr>
          <w:t xml:space="preserve">can </w:t>
        </w:r>
      </w:ins>
      <w:ins w:id="493" w:author="Gao Wang" w:date="2014-11-04T11:34:00Z">
        <w:r w:rsidR="00345777">
          <w:rPr>
            <w:rFonts w:ascii="Times New Roman" w:hAnsi="Times New Roman"/>
            <w:sz w:val="24"/>
          </w:rPr>
          <w:t>model</w:t>
        </w:r>
      </w:ins>
      <w:ins w:id="494" w:author="Gao Wang" w:date="2014-11-04T11:29:00Z">
        <w:r w:rsidR="00157798">
          <w:rPr>
            <w:rFonts w:ascii="Times New Roman" w:hAnsi="Times New Roman"/>
            <w:sz w:val="24"/>
          </w:rPr>
          <w:t xml:space="preserve"> </w:t>
        </w:r>
        <w:r w:rsidR="00256D7A">
          <w:rPr>
            <w:rFonts w:ascii="Times New Roman" w:hAnsi="Times New Roman"/>
            <w:sz w:val="24"/>
          </w:rPr>
          <w:t xml:space="preserve">inter-marker LD, e.g., </w:t>
        </w:r>
      </w:ins>
      <w:ins w:id="495" w:author="Gao Wang" w:date="2014-11-04T16:35:00Z">
        <w:r w:rsidR="00A41873">
          <w:rPr>
            <w:rFonts w:ascii="Times New Roman" w:hAnsi="Times New Roman"/>
            <w:sz w:val="24"/>
          </w:rPr>
          <w:t>LINKAGE/FASTLINK</w:t>
        </w:r>
        <w:r w:rsidR="00746080">
          <w:rPr>
            <w:rFonts w:ascii="Times New Roman" w:hAnsi="Times New Roman"/>
            <w:sz w:val="24"/>
          </w:rPr>
          <w:t xml:space="preserve"> and </w:t>
        </w:r>
      </w:ins>
      <w:ins w:id="496" w:author="Gao Wang" w:date="2014-11-04T11:29:00Z">
        <w:r w:rsidR="00256D7A">
          <w:rPr>
            <w:rFonts w:ascii="Times New Roman" w:hAnsi="Times New Roman"/>
            <w:sz w:val="24"/>
          </w:rPr>
          <w:t>Merlin</w:t>
        </w:r>
      </w:ins>
      <w:ins w:id="497" w:author="Gao Wang" w:date="2014-11-04T11:27:00Z">
        <w:r w:rsidR="00256D7A">
          <w:rPr>
            <w:rFonts w:ascii="Times New Roman" w:hAnsi="Times New Roman"/>
            <w:sz w:val="24"/>
          </w:rPr>
          <w:t xml:space="preserve">, the haplotype frequency estimates </w:t>
        </w:r>
      </w:ins>
      <w:ins w:id="498" w:author="Gao Wang" w:date="2014-11-04T11:30:00Z">
        <w:r w:rsidR="00256D7A">
          <w:rPr>
            <w:rFonts w:ascii="Times New Roman" w:hAnsi="Times New Roman"/>
            <w:sz w:val="24"/>
          </w:rPr>
          <w:t xml:space="preserve">involving rare variants </w:t>
        </w:r>
      </w:ins>
      <w:ins w:id="499" w:author="Gao Wang" w:date="2014-11-04T11:27:00Z">
        <w:r w:rsidR="00256D7A">
          <w:rPr>
            <w:rFonts w:ascii="Times New Roman" w:hAnsi="Times New Roman"/>
            <w:sz w:val="24"/>
          </w:rPr>
          <w:t xml:space="preserve">can be inaccurate </w:t>
        </w:r>
      </w:ins>
      <w:ins w:id="500" w:author="Gao Wang" w:date="2014-11-04T11:30:00Z">
        <w:r w:rsidR="00256D7A">
          <w:rPr>
            <w:rFonts w:ascii="Times New Roman" w:hAnsi="Times New Roman"/>
            <w:sz w:val="24"/>
          </w:rPr>
          <w:t xml:space="preserve">for studies </w:t>
        </w:r>
      </w:ins>
      <w:ins w:id="501" w:author="Gao Wang" w:date="2014-11-04T11:35:00Z">
        <w:r w:rsidR="005A6C22">
          <w:rPr>
            <w:rFonts w:ascii="Times New Roman" w:hAnsi="Times New Roman"/>
            <w:sz w:val="24"/>
          </w:rPr>
          <w:t xml:space="preserve">with limited </w:t>
        </w:r>
      </w:ins>
      <w:ins w:id="502" w:author="Gao Wang" w:date="2014-11-04T11:30:00Z">
        <w:r w:rsidR="00256D7A">
          <w:rPr>
            <w:rFonts w:ascii="Times New Roman" w:hAnsi="Times New Roman"/>
            <w:sz w:val="24"/>
          </w:rPr>
          <w:t xml:space="preserve">number of founders, </w:t>
        </w:r>
      </w:ins>
      <w:ins w:id="503" w:author="Gao Wang" w:date="2014-11-04T11:35:00Z">
        <w:r w:rsidR="00556E43">
          <w:rPr>
            <w:rFonts w:ascii="Times New Roman" w:hAnsi="Times New Roman"/>
            <w:sz w:val="24"/>
          </w:rPr>
          <w:t>leading to inflated type I error.</w:t>
        </w:r>
      </w:ins>
    </w:p>
    <w:p w14:paraId="35A5B302" w14:textId="702E9AAD"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5"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w:t>
      </w:r>
      <w:r w:rsidR="00BF16FA" w:rsidRPr="00BF16FA">
        <w:rPr>
          <w:rFonts w:ascii="Times New Roman" w:hAnsi="Times New Roman"/>
          <w:sz w:val="24"/>
        </w:rPr>
        <w:lastRenderedPageBreak/>
        <w:t xml:space="preserve">genomic data of human pedigrees. Unlike </w:t>
      </w:r>
      <w:del w:id="504" w:author="suzanne" w:date="2014-11-05T10:06:00Z">
        <w:r w:rsidR="00BF16FA" w:rsidRPr="00BF16FA" w:rsidDel="006B6ED9">
          <w:rPr>
            <w:rFonts w:ascii="Times New Roman" w:hAnsi="Times New Roman"/>
            <w:sz w:val="24"/>
          </w:rPr>
          <w:delText xml:space="preserve">the commonly </w:delText>
        </w:r>
      </w:del>
      <w:del w:id="505" w:author="suzanne" w:date="2014-11-05T10:05:00Z">
        <w:r w:rsidR="00BF16FA" w:rsidRPr="00BF16FA" w:rsidDel="006B6ED9">
          <w:rPr>
            <w:rFonts w:ascii="Times New Roman" w:hAnsi="Times New Roman"/>
            <w:sz w:val="24"/>
          </w:rPr>
          <w:delText xml:space="preserve">practiced </w:delText>
        </w:r>
      </w:del>
      <w:r w:rsidR="00BF16FA" w:rsidRPr="00BF16FA">
        <w:rPr>
          <w:rFonts w:ascii="Times New Roman" w:hAnsi="Times New Roman"/>
          <w:sz w:val="24"/>
        </w:rPr>
        <w:t xml:space="preserve">filtering approaches </w:t>
      </w:r>
      <w:ins w:id="506" w:author="suzanne" w:date="2014-11-05T10:06:00Z">
        <w:r w:rsidR="006B6ED9">
          <w:rPr>
            <w:rFonts w:ascii="Times New Roman" w:hAnsi="Times New Roman"/>
            <w:sz w:val="24"/>
          </w:rPr>
          <w:t xml:space="preserve">which are commonly </w:t>
        </w:r>
      </w:ins>
      <w:r w:rsidR="00BF16FA" w:rsidRPr="00BF16FA">
        <w:rPr>
          <w:rFonts w:ascii="Times New Roman" w:hAnsi="Times New Roman"/>
          <w:sz w:val="24"/>
        </w:rPr>
        <w:t xml:space="preserve">used </w:t>
      </w:r>
      <w:ins w:id="507" w:author="suzanne" w:date="2014-11-05T10:06:00Z">
        <w:r w:rsidR="006B6ED9">
          <w:rPr>
            <w:rFonts w:ascii="Times New Roman" w:hAnsi="Times New Roman"/>
            <w:sz w:val="24"/>
          </w:rPr>
          <w:t>to analyze</w:t>
        </w:r>
      </w:ins>
      <w:del w:id="508" w:author="suzanne" w:date="2014-11-05T10:06:00Z">
        <w:r w:rsidR="00BF16FA" w:rsidRPr="00BF16FA" w:rsidDel="006B6ED9">
          <w:rPr>
            <w:rFonts w:ascii="Times New Roman" w:hAnsi="Times New Roman"/>
            <w:sz w:val="24"/>
          </w:rPr>
          <w:delText>for</w:delText>
        </w:r>
      </w:del>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ins w:id="509" w:author="suzanne" w:date="2014-11-05T10:10:00Z">
        <w:r w:rsidR="006B6ED9">
          <w:rPr>
            <w:rFonts w:ascii="Times New Roman" w:hAnsi="Times New Roman"/>
            <w:sz w:val="24"/>
          </w:rPr>
          <w:t xml:space="preserve">approaches </w:t>
        </w:r>
      </w:ins>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6A45D570" w14:textId="77777777" w:rsidR="000369EA" w:rsidRPr="000369EA" w:rsidRDefault="00410402" w:rsidP="000369EA">
      <w:pPr>
        <w:pStyle w:val="Bibliography"/>
        <w:rPr>
          <w:rFonts w:ascii="Times New Roman" w:hAnsi="Times New Roman"/>
          <w:sz w:val="24"/>
        </w:rPr>
      </w:pPr>
      <w:r>
        <w:fldChar w:fldCharType="begin"/>
      </w:r>
      <w:r w:rsidR="00864C34">
        <w:instrText xml:space="preserve"> ADDIN ZOTERO_BIBL {"custom":[]} CSL_BIBLIOGRAPHY </w:instrText>
      </w:r>
      <w:r>
        <w:fldChar w:fldCharType="separate"/>
      </w:r>
      <w:r w:rsidR="000369EA" w:rsidRPr="000369EA">
        <w:rPr>
          <w:rFonts w:ascii="Times New Roman" w:hAnsi="Times New Roman"/>
          <w:sz w:val="24"/>
        </w:rPr>
        <w:t xml:space="preserve">1 </w:t>
      </w:r>
      <w:r w:rsidR="000369EA" w:rsidRPr="000369EA">
        <w:rPr>
          <w:rFonts w:ascii="Times New Roman" w:hAnsi="Times New Roman"/>
          <w:sz w:val="24"/>
        </w:rPr>
        <w:tab/>
        <w:t xml:space="preserve">Ng SB, Buckingham KJ, Lee C, Bigham AW, Tabor HK, Dent KM </w:t>
      </w:r>
      <w:r w:rsidR="000369EA" w:rsidRPr="000369EA">
        <w:rPr>
          <w:rFonts w:ascii="Times New Roman" w:hAnsi="Times New Roman"/>
          <w:i/>
          <w:iCs/>
          <w:sz w:val="24"/>
        </w:rPr>
        <w:t>et al.</w:t>
      </w:r>
      <w:r w:rsidR="000369EA" w:rsidRPr="000369EA">
        <w:rPr>
          <w:rFonts w:ascii="Times New Roman" w:hAnsi="Times New Roman"/>
          <w:sz w:val="24"/>
        </w:rPr>
        <w:t xml:space="preserve"> Exome sequencing identifies the cause of a mendelian disorder. </w:t>
      </w:r>
      <w:r w:rsidR="000369EA" w:rsidRPr="000369EA">
        <w:rPr>
          <w:rFonts w:ascii="Times New Roman" w:hAnsi="Times New Roman"/>
          <w:i/>
          <w:iCs/>
          <w:sz w:val="24"/>
        </w:rPr>
        <w:t>Nat Genet</w:t>
      </w:r>
      <w:r w:rsidR="000369EA" w:rsidRPr="000369EA">
        <w:rPr>
          <w:rFonts w:ascii="Times New Roman" w:hAnsi="Times New Roman"/>
          <w:sz w:val="24"/>
        </w:rPr>
        <w:t xml:space="preserve"> 2010; </w:t>
      </w:r>
      <w:r w:rsidR="000369EA" w:rsidRPr="000369EA">
        <w:rPr>
          <w:rFonts w:ascii="Times New Roman" w:hAnsi="Times New Roman"/>
          <w:b/>
          <w:bCs/>
          <w:sz w:val="24"/>
        </w:rPr>
        <w:t>42</w:t>
      </w:r>
      <w:r w:rsidR="000369EA" w:rsidRPr="000369EA">
        <w:rPr>
          <w:rFonts w:ascii="Times New Roman" w:hAnsi="Times New Roman"/>
          <w:sz w:val="24"/>
        </w:rPr>
        <w:t>: 30–35.</w:t>
      </w:r>
    </w:p>
    <w:p w14:paraId="141A2133"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2 </w:t>
      </w:r>
      <w:r w:rsidRPr="000369EA">
        <w:rPr>
          <w:rFonts w:ascii="Times New Roman" w:hAnsi="Times New Roman"/>
          <w:sz w:val="24"/>
        </w:rPr>
        <w:tab/>
        <w:t xml:space="preserve">Santos-Cortez RLP, Lee K, Azeem Z, Antonellis PJ, Pollock LM, Khan S </w:t>
      </w:r>
      <w:r w:rsidRPr="000369EA">
        <w:rPr>
          <w:rFonts w:ascii="Times New Roman" w:hAnsi="Times New Roman"/>
          <w:i/>
          <w:iCs/>
          <w:sz w:val="24"/>
        </w:rPr>
        <w:t>et al.</w:t>
      </w:r>
      <w:r w:rsidRPr="000369EA">
        <w:rPr>
          <w:rFonts w:ascii="Times New Roman" w:hAnsi="Times New Roman"/>
          <w:sz w:val="24"/>
        </w:rPr>
        <w:t xml:space="preserve"> Mutations in KARS, Encoding Lysyl-tRNA Synthetase, Cause Autosomal-Recessive Nonsyndromic Hearing Impairment DFNB89. </w:t>
      </w:r>
      <w:r w:rsidRPr="000369EA">
        <w:rPr>
          <w:rFonts w:ascii="Times New Roman" w:hAnsi="Times New Roman"/>
          <w:i/>
          <w:iCs/>
          <w:sz w:val="24"/>
        </w:rPr>
        <w:t>Am J Hum Genet</w:t>
      </w:r>
      <w:r w:rsidRPr="000369EA">
        <w:rPr>
          <w:rFonts w:ascii="Times New Roman" w:hAnsi="Times New Roman"/>
          <w:sz w:val="24"/>
        </w:rPr>
        <w:t xml:space="preserve"> 2013; </w:t>
      </w:r>
      <w:r w:rsidRPr="000369EA">
        <w:rPr>
          <w:rFonts w:ascii="Times New Roman" w:hAnsi="Times New Roman"/>
          <w:b/>
          <w:bCs/>
          <w:sz w:val="24"/>
        </w:rPr>
        <w:t>93</w:t>
      </w:r>
      <w:r w:rsidRPr="000369EA">
        <w:rPr>
          <w:rFonts w:ascii="Times New Roman" w:hAnsi="Times New Roman"/>
          <w:sz w:val="24"/>
        </w:rPr>
        <w:t>: 132–140.</w:t>
      </w:r>
    </w:p>
    <w:p w14:paraId="4978708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3 </w:t>
      </w:r>
      <w:r w:rsidRPr="000369EA">
        <w:rPr>
          <w:rFonts w:ascii="Times New Roman" w:hAnsi="Times New Roman"/>
          <w:sz w:val="24"/>
        </w:rPr>
        <w:tab/>
        <w:t xml:space="preserve">Smith KR, Bromhead CJ, Hildebrand MS, Shearer AE, Lockhart PJ, Najmabadi H </w:t>
      </w:r>
      <w:r w:rsidRPr="000369EA">
        <w:rPr>
          <w:rFonts w:ascii="Times New Roman" w:hAnsi="Times New Roman"/>
          <w:i/>
          <w:iCs/>
          <w:sz w:val="24"/>
        </w:rPr>
        <w:t>et al.</w:t>
      </w:r>
      <w:r w:rsidRPr="000369EA">
        <w:rPr>
          <w:rFonts w:ascii="Times New Roman" w:hAnsi="Times New Roman"/>
          <w:sz w:val="24"/>
        </w:rPr>
        <w:t xml:space="preserve"> Reducing the exome search space for Mendelian diseases using genetic linkage analysis of exome genotypes. </w:t>
      </w:r>
      <w:r w:rsidRPr="000369EA">
        <w:rPr>
          <w:rFonts w:ascii="Times New Roman" w:hAnsi="Times New Roman"/>
          <w:i/>
          <w:iCs/>
          <w:sz w:val="24"/>
        </w:rPr>
        <w:t>Genome Biol</w:t>
      </w:r>
      <w:r w:rsidRPr="000369EA">
        <w:rPr>
          <w:rFonts w:ascii="Times New Roman" w:hAnsi="Times New Roman"/>
          <w:sz w:val="24"/>
        </w:rPr>
        <w:t xml:space="preserve"> 2011; </w:t>
      </w:r>
      <w:r w:rsidRPr="000369EA">
        <w:rPr>
          <w:rFonts w:ascii="Times New Roman" w:hAnsi="Times New Roman"/>
          <w:b/>
          <w:bCs/>
          <w:sz w:val="24"/>
        </w:rPr>
        <w:t>12</w:t>
      </w:r>
      <w:r w:rsidRPr="000369EA">
        <w:rPr>
          <w:rFonts w:ascii="Times New Roman" w:hAnsi="Times New Roman"/>
          <w:sz w:val="24"/>
        </w:rPr>
        <w:t>: R85.</w:t>
      </w:r>
    </w:p>
    <w:p w14:paraId="2C80C993"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4 </w:t>
      </w:r>
      <w:r w:rsidRPr="000369EA">
        <w:rPr>
          <w:rFonts w:ascii="Times New Roman" w:hAnsi="Times New Roman"/>
          <w:sz w:val="24"/>
        </w:rPr>
        <w:tab/>
        <w:t xml:space="preserve">Huang Q, Shete S, Amos CI. Ignoring linkage disequilibrium among tightly linked markers induces false-positive evidence of linkage for affected sib pair analysis. </w:t>
      </w:r>
      <w:r w:rsidRPr="000369EA">
        <w:rPr>
          <w:rFonts w:ascii="Times New Roman" w:hAnsi="Times New Roman"/>
          <w:i/>
          <w:iCs/>
          <w:sz w:val="24"/>
        </w:rPr>
        <w:t>Am J Hum Genet</w:t>
      </w:r>
      <w:r w:rsidRPr="000369EA">
        <w:rPr>
          <w:rFonts w:ascii="Times New Roman" w:hAnsi="Times New Roman"/>
          <w:sz w:val="24"/>
        </w:rPr>
        <w:t xml:space="preserve"> 2004; </w:t>
      </w:r>
      <w:r w:rsidRPr="000369EA">
        <w:rPr>
          <w:rFonts w:ascii="Times New Roman" w:hAnsi="Times New Roman"/>
          <w:b/>
          <w:bCs/>
          <w:sz w:val="24"/>
        </w:rPr>
        <w:t>75</w:t>
      </w:r>
      <w:r w:rsidRPr="000369EA">
        <w:rPr>
          <w:rFonts w:ascii="Times New Roman" w:hAnsi="Times New Roman"/>
          <w:sz w:val="24"/>
        </w:rPr>
        <w:t>: 1106–1112.</w:t>
      </w:r>
    </w:p>
    <w:p w14:paraId="63C1D588"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5 </w:t>
      </w:r>
      <w:r w:rsidRPr="000369EA">
        <w:rPr>
          <w:rFonts w:ascii="Times New Roman" w:hAnsi="Times New Roman"/>
          <w:sz w:val="24"/>
        </w:rPr>
        <w:tab/>
        <w:t xml:space="preserve">Abecasis GR, Wigginton JE. Handling Marker-Marker Linkage Disequilibrium: Pedigree Analysis with Clustered Markers. </w:t>
      </w:r>
      <w:r w:rsidRPr="000369EA">
        <w:rPr>
          <w:rFonts w:ascii="Times New Roman" w:hAnsi="Times New Roman"/>
          <w:i/>
          <w:iCs/>
          <w:sz w:val="24"/>
        </w:rPr>
        <w:t>Am J Hum Genet</w:t>
      </w:r>
      <w:r w:rsidRPr="000369EA">
        <w:rPr>
          <w:rFonts w:ascii="Times New Roman" w:hAnsi="Times New Roman"/>
          <w:sz w:val="24"/>
        </w:rPr>
        <w:t xml:space="preserve"> 2005; </w:t>
      </w:r>
      <w:r w:rsidRPr="000369EA">
        <w:rPr>
          <w:rFonts w:ascii="Times New Roman" w:hAnsi="Times New Roman"/>
          <w:b/>
          <w:bCs/>
          <w:sz w:val="24"/>
        </w:rPr>
        <w:t>77</w:t>
      </w:r>
      <w:r w:rsidRPr="000369EA">
        <w:rPr>
          <w:rFonts w:ascii="Times New Roman" w:hAnsi="Times New Roman"/>
          <w:sz w:val="24"/>
        </w:rPr>
        <w:t>: 754–767.</w:t>
      </w:r>
    </w:p>
    <w:p w14:paraId="1E29A70A"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6 </w:t>
      </w:r>
      <w:r w:rsidRPr="000369EA">
        <w:rPr>
          <w:rFonts w:ascii="Times New Roman" w:hAnsi="Times New Roman"/>
          <w:sz w:val="24"/>
        </w:rPr>
        <w:tab/>
        <w:t xml:space="preserve">Li B, Leal SM. Methods for detecting associations with rare variants for common diseases: application to analysis of sequence data. </w:t>
      </w:r>
      <w:r w:rsidRPr="000369EA">
        <w:rPr>
          <w:rFonts w:ascii="Times New Roman" w:hAnsi="Times New Roman"/>
          <w:i/>
          <w:iCs/>
          <w:sz w:val="24"/>
        </w:rPr>
        <w:t>Am J Hum Genet</w:t>
      </w:r>
      <w:r w:rsidRPr="000369EA">
        <w:rPr>
          <w:rFonts w:ascii="Times New Roman" w:hAnsi="Times New Roman"/>
          <w:sz w:val="24"/>
        </w:rPr>
        <w:t xml:space="preserve"> 2008; </w:t>
      </w:r>
      <w:r w:rsidRPr="000369EA">
        <w:rPr>
          <w:rFonts w:ascii="Times New Roman" w:hAnsi="Times New Roman"/>
          <w:b/>
          <w:bCs/>
          <w:sz w:val="24"/>
        </w:rPr>
        <w:t>83</w:t>
      </w:r>
      <w:r w:rsidRPr="000369EA">
        <w:rPr>
          <w:rFonts w:ascii="Times New Roman" w:hAnsi="Times New Roman"/>
          <w:sz w:val="24"/>
        </w:rPr>
        <w:t>: 311–321.</w:t>
      </w:r>
    </w:p>
    <w:p w14:paraId="3EF9DBF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7 </w:t>
      </w:r>
      <w:r w:rsidRPr="000369EA">
        <w:rPr>
          <w:rFonts w:ascii="Times New Roman" w:hAnsi="Times New Roman"/>
          <w:sz w:val="24"/>
        </w:rPr>
        <w:tab/>
        <w:t xml:space="preserve">Karlis D. An EM algorithm for multivariate Poisson distribution and related models. </w:t>
      </w:r>
      <w:r w:rsidRPr="000369EA">
        <w:rPr>
          <w:rFonts w:ascii="Times New Roman" w:hAnsi="Times New Roman"/>
          <w:i/>
          <w:iCs/>
          <w:sz w:val="24"/>
        </w:rPr>
        <w:t>J Appl Stat</w:t>
      </w:r>
      <w:r w:rsidRPr="000369EA">
        <w:rPr>
          <w:rFonts w:ascii="Times New Roman" w:hAnsi="Times New Roman"/>
          <w:sz w:val="24"/>
        </w:rPr>
        <w:t xml:space="preserve"> 2003; </w:t>
      </w:r>
      <w:r w:rsidRPr="000369EA">
        <w:rPr>
          <w:rFonts w:ascii="Times New Roman" w:hAnsi="Times New Roman"/>
          <w:b/>
          <w:bCs/>
          <w:sz w:val="24"/>
        </w:rPr>
        <w:t>30</w:t>
      </w:r>
      <w:r w:rsidRPr="000369EA">
        <w:rPr>
          <w:rFonts w:ascii="Times New Roman" w:hAnsi="Times New Roman"/>
          <w:sz w:val="24"/>
        </w:rPr>
        <w:t>: 63–77.</w:t>
      </w:r>
    </w:p>
    <w:p w14:paraId="12774D99"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8 </w:t>
      </w:r>
      <w:r w:rsidRPr="000369EA">
        <w:rPr>
          <w:rFonts w:ascii="Times New Roman" w:hAnsi="Times New Roman"/>
          <w:sz w:val="24"/>
        </w:rPr>
        <w:tab/>
        <w:t xml:space="preserve">Cottingham RW Jr, Idury RM, Schäffer AA. Faster sequential genetic linkage computations. </w:t>
      </w:r>
      <w:r w:rsidRPr="000369EA">
        <w:rPr>
          <w:rFonts w:ascii="Times New Roman" w:hAnsi="Times New Roman"/>
          <w:i/>
          <w:iCs/>
          <w:sz w:val="24"/>
        </w:rPr>
        <w:t>Am J Hum Genet</w:t>
      </w:r>
      <w:r w:rsidRPr="000369EA">
        <w:rPr>
          <w:rFonts w:ascii="Times New Roman" w:hAnsi="Times New Roman"/>
          <w:sz w:val="24"/>
        </w:rPr>
        <w:t xml:space="preserve"> 1993; </w:t>
      </w:r>
      <w:r w:rsidRPr="000369EA">
        <w:rPr>
          <w:rFonts w:ascii="Times New Roman" w:hAnsi="Times New Roman"/>
          <w:b/>
          <w:bCs/>
          <w:sz w:val="24"/>
        </w:rPr>
        <w:t>53</w:t>
      </w:r>
      <w:r w:rsidRPr="000369EA">
        <w:rPr>
          <w:rFonts w:ascii="Times New Roman" w:hAnsi="Times New Roman"/>
          <w:sz w:val="24"/>
        </w:rPr>
        <w:t>: 252–263.</w:t>
      </w:r>
    </w:p>
    <w:p w14:paraId="05E89E08"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lastRenderedPageBreak/>
        <w:t xml:space="preserve">9 </w:t>
      </w:r>
      <w:r w:rsidRPr="000369EA">
        <w:rPr>
          <w:rFonts w:ascii="Times New Roman" w:hAnsi="Times New Roman"/>
          <w:sz w:val="24"/>
        </w:rPr>
        <w:tab/>
        <w:t xml:space="preserve">Lathrop GM, Lalouel JM, Julier C, Ott J. Strategies for multilocus linkage analysis in humans. </w:t>
      </w:r>
      <w:r w:rsidRPr="000369EA">
        <w:rPr>
          <w:rFonts w:ascii="Times New Roman" w:hAnsi="Times New Roman"/>
          <w:i/>
          <w:iCs/>
          <w:sz w:val="24"/>
        </w:rPr>
        <w:t>Proc Natl Acad Sci</w:t>
      </w:r>
      <w:r w:rsidRPr="000369EA">
        <w:rPr>
          <w:rFonts w:ascii="Times New Roman" w:hAnsi="Times New Roman"/>
          <w:sz w:val="24"/>
        </w:rPr>
        <w:t xml:space="preserve"> 1984; </w:t>
      </w:r>
      <w:r w:rsidRPr="000369EA">
        <w:rPr>
          <w:rFonts w:ascii="Times New Roman" w:hAnsi="Times New Roman"/>
          <w:b/>
          <w:bCs/>
          <w:sz w:val="24"/>
        </w:rPr>
        <w:t>81</w:t>
      </w:r>
      <w:r w:rsidRPr="000369EA">
        <w:rPr>
          <w:rFonts w:ascii="Times New Roman" w:hAnsi="Times New Roman"/>
          <w:sz w:val="24"/>
        </w:rPr>
        <w:t>: 3443–3446.</w:t>
      </w:r>
    </w:p>
    <w:p w14:paraId="48035C44"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0 </w:t>
      </w:r>
      <w:r w:rsidRPr="000369EA">
        <w:rPr>
          <w:rFonts w:ascii="Times New Roman" w:hAnsi="Times New Roman"/>
          <w:sz w:val="24"/>
        </w:rPr>
        <w:tab/>
        <w:t xml:space="preserve">Abecasis GR, Cherny SS, Cookson WO, Cardon LR. Merlin--rapid analysis of dense genetic maps using sparse gene flow trees. </w:t>
      </w:r>
      <w:r w:rsidRPr="000369EA">
        <w:rPr>
          <w:rFonts w:ascii="Times New Roman" w:hAnsi="Times New Roman"/>
          <w:i/>
          <w:iCs/>
          <w:sz w:val="24"/>
        </w:rPr>
        <w:t>Nat Genet</w:t>
      </w:r>
      <w:r w:rsidRPr="000369EA">
        <w:rPr>
          <w:rFonts w:ascii="Times New Roman" w:hAnsi="Times New Roman"/>
          <w:sz w:val="24"/>
        </w:rPr>
        <w:t xml:space="preserve"> 2002; </w:t>
      </w:r>
      <w:r w:rsidRPr="000369EA">
        <w:rPr>
          <w:rFonts w:ascii="Times New Roman" w:hAnsi="Times New Roman"/>
          <w:b/>
          <w:bCs/>
          <w:sz w:val="24"/>
        </w:rPr>
        <w:t>30</w:t>
      </w:r>
      <w:r w:rsidRPr="000369EA">
        <w:rPr>
          <w:rFonts w:ascii="Times New Roman" w:hAnsi="Times New Roman"/>
          <w:sz w:val="24"/>
        </w:rPr>
        <w:t>: 97–101.</w:t>
      </w:r>
    </w:p>
    <w:p w14:paraId="43F781DB"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1 </w:t>
      </w:r>
      <w:r w:rsidRPr="000369EA">
        <w:rPr>
          <w:rFonts w:ascii="Times New Roman" w:hAnsi="Times New Roman"/>
          <w:sz w:val="24"/>
        </w:rPr>
        <w:tab/>
        <w:t xml:space="preserve">Mukhopadhyay N, Almasy L, Schroeder M, Mulvihill WP, Weeks DE. Mega2: data-handling for facilitating genetic linkage and association analyses. </w:t>
      </w:r>
      <w:r w:rsidRPr="000369EA">
        <w:rPr>
          <w:rFonts w:ascii="Times New Roman" w:hAnsi="Times New Roman"/>
          <w:i/>
          <w:iCs/>
          <w:sz w:val="24"/>
        </w:rPr>
        <w:t>Bioinformatics</w:t>
      </w:r>
      <w:r w:rsidRPr="000369EA">
        <w:rPr>
          <w:rFonts w:ascii="Times New Roman" w:hAnsi="Times New Roman"/>
          <w:sz w:val="24"/>
        </w:rPr>
        <w:t xml:space="preserve"> 2005; </w:t>
      </w:r>
      <w:r w:rsidRPr="000369EA">
        <w:rPr>
          <w:rFonts w:ascii="Times New Roman" w:hAnsi="Times New Roman"/>
          <w:b/>
          <w:bCs/>
          <w:sz w:val="24"/>
        </w:rPr>
        <w:t>21</w:t>
      </w:r>
      <w:r w:rsidRPr="000369EA">
        <w:rPr>
          <w:rFonts w:ascii="Times New Roman" w:hAnsi="Times New Roman"/>
          <w:sz w:val="24"/>
        </w:rPr>
        <w:t>: 2556–2557.</w:t>
      </w:r>
    </w:p>
    <w:p w14:paraId="093D90A5"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2 </w:t>
      </w:r>
      <w:r w:rsidRPr="000369EA">
        <w:rPr>
          <w:rFonts w:ascii="Times New Roman" w:hAnsi="Times New Roman"/>
          <w:sz w:val="24"/>
        </w:rPr>
        <w:tab/>
        <w:t xml:space="preserve">Lander E, Kruglyak L. Genetic dissection of complex traits: guidelines for interpreting and reporting linkage results. </w:t>
      </w:r>
      <w:r w:rsidRPr="000369EA">
        <w:rPr>
          <w:rFonts w:ascii="Times New Roman" w:hAnsi="Times New Roman"/>
          <w:i/>
          <w:iCs/>
          <w:sz w:val="24"/>
        </w:rPr>
        <w:t>Nat Genet</w:t>
      </w:r>
      <w:r w:rsidRPr="000369EA">
        <w:rPr>
          <w:rFonts w:ascii="Times New Roman" w:hAnsi="Times New Roman"/>
          <w:sz w:val="24"/>
        </w:rPr>
        <w:t xml:space="preserve"> 1995; </w:t>
      </w:r>
      <w:r w:rsidRPr="000369EA">
        <w:rPr>
          <w:rFonts w:ascii="Times New Roman" w:hAnsi="Times New Roman"/>
          <w:b/>
          <w:bCs/>
          <w:sz w:val="24"/>
        </w:rPr>
        <w:t>11</w:t>
      </w:r>
      <w:r w:rsidRPr="000369EA">
        <w:rPr>
          <w:rFonts w:ascii="Times New Roman" w:hAnsi="Times New Roman"/>
          <w:sz w:val="24"/>
        </w:rPr>
        <w:t>: 241–247.</w:t>
      </w:r>
    </w:p>
    <w:p w14:paraId="19E2B481"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3 </w:t>
      </w:r>
      <w:r w:rsidRPr="000369EA">
        <w:rPr>
          <w:rFonts w:ascii="Times New Roman" w:hAnsi="Times New Roman"/>
          <w:sz w:val="24"/>
        </w:rPr>
        <w:tab/>
        <w:t xml:space="preserve">Freimer NB, Sandkuijl LA, Blower SM. Incorrect specification of marker allele frequencies: effects on linkage analysis. </w:t>
      </w:r>
      <w:r w:rsidRPr="000369EA">
        <w:rPr>
          <w:rFonts w:ascii="Times New Roman" w:hAnsi="Times New Roman"/>
          <w:i/>
          <w:iCs/>
          <w:sz w:val="24"/>
        </w:rPr>
        <w:t>Am J Hum Genet</w:t>
      </w:r>
      <w:r w:rsidRPr="000369EA">
        <w:rPr>
          <w:rFonts w:ascii="Times New Roman" w:hAnsi="Times New Roman"/>
          <w:sz w:val="24"/>
        </w:rPr>
        <w:t xml:space="preserve"> 1993; </w:t>
      </w:r>
      <w:r w:rsidRPr="000369EA">
        <w:rPr>
          <w:rFonts w:ascii="Times New Roman" w:hAnsi="Times New Roman"/>
          <w:b/>
          <w:bCs/>
          <w:sz w:val="24"/>
        </w:rPr>
        <w:t>52</w:t>
      </w:r>
      <w:r w:rsidRPr="000369EA">
        <w:rPr>
          <w:rFonts w:ascii="Times New Roman" w:hAnsi="Times New Roman"/>
          <w:sz w:val="24"/>
        </w:rPr>
        <w:t>: 1102–1110.</w:t>
      </w:r>
    </w:p>
    <w:p w14:paraId="293372EF"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4 </w:t>
      </w:r>
      <w:r w:rsidRPr="000369EA">
        <w:rPr>
          <w:rFonts w:ascii="Times New Roman" w:hAnsi="Times New Roman"/>
          <w:sz w:val="24"/>
        </w:rPr>
        <w:tab/>
        <w:t xml:space="preserve">Kruglyak L, Daly MJ, Reeve-Daly MP, Lander ES. Parametric and nonparametric linkage analysis: a unified multipoint approach. </w:t>
      </w:r>
      <w:r w:rsidRPr="000369EA">
        <w:rPr>
          <w:rFonts w:ascii="Times New Roman" w:hAnsi="Times New Roman"/>
          <w:i/>
          <w:iCs/>
          <w:sz w:val="24"/>
        </w:rPr>
        <w:t>Am J Hum Genet</w:t>
      </w:r>
      <w:r w:rsidRPr="000369EA">
        <w:rPr>
          <w:rFonts w:ascii="Times New Roman" w:hAnsi="Times New Roman"/>
          <w:sz w:val="24"/>
        </w:rPr>
        <w:t xml:space="preserve"> 1996; </w:t>
      </w:r>
      <w:r w:rsidRPr="000369EA">
        <w:rPr>
          <w:rFonts w:ascii="Times New Roman" w:hAnsi="Times New Roman"/>
          <w:b/>
          <w:bCs/>
          <w:sz w:val="24"/>
        </w:rPr>
        <w:t>58</w:t>
      </w:r>
      <w:r w:rsidRPr="000369EA">
        <w:rPr>
          <w:rFonts w:ascii="Times New Roman" w:hAnsi="Times New Roman"/>
          <w:sz w:val="24"/>
        </w:rPr>
        <w:t>: 1347–1363.</w:t>
      </w:r>
    </w:p>
    <w:p w14:paraId="35CD0BE6"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5 </w:t>
      </w:r>
      <w:r w:rsidRPr="000369EA">
        <w:rPr>
          <w:rFonts w:ascii="Times New Roman" w:hAnsi="Times New Roman"/>
          <w:sz w:val="24"/>
        </w:rPr>
        <w:tab/>
        <w:t xml:space="preserve">Huang Q, Shete S, Swartz M, Amos CI. Examining the effect of linkage disequilibrium on multipoint linkage analysis. </w:t>
      </w:r>
      <w:r w:rsidRPr="000369EA">
        <w:rPr>
          <w:rFonts w:ascii="Times New Roman" w:hAnsi="Times New Roman"/>
          <w:i/>
          <w:iCs/>
          <w:sz w:val="24"/>
        </w:rPr>
        <w:t>BMC Genet</w:t>
      </w:r>
      <w:r w:rsidRPr="000369EA">
        <w:rPr>
          <w:rFonts w:ascii="Times New Roman" w:hAnsi="Times New Roman"/>
          <w:sz w:val="24"/>
        </w:rPr>
        <w:t xml:space="preserve"> 2005; </w:t>
      </w:r>
      <w:r w:rsidRPr="000369EA">
        <w:rPr>
          <w:rFonts w:ascii="Times New Roman" w:hAnsi="Times New Roman"/>
          <w:b/>
          <w:bCs/>
          <w:sz w:val="24"/>
        </w:rPr>
        <w:t>6</w:t>
      </w:r>
      <w:r w:rsidRPr="000369EA">
        <w:rPr>
          <w:rFonts w:ascii="Times New Roman" w:hAnsi="Times New Roman"/>
          <w:sz w:val="24"/>
        </w:rPr>
        <w:t>: S83.</w:t>
      </w:r>
    </w:p>
    <w:p w14:paraId="164E3E9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6 </w:t>
      </w:r>
      <w:r w:rsidRPr="000369EA">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0369EA">
        <w:rPr>
          <w:rFonts w:ascii="Times New Roman" w:hAnsi="Times New Roman"/>
          <w:i/>
          <w:iCs/>
          <w:sz w:val="24"/>
        </w:rPr>
        <w:t>Hum Hered</w:t>
      </w:r>
      <w:r w:rsidRPr="000369EA">
        <w:rPr>
          <w:rFonts w:ascii="Times New Roman" w:hAnsi="Times New Roman"/>
          <w:sz w:val="24"/>
        </w:rPr>
        <w:t xml:space="preserve"> 2008; </w:t>
      </w:r>
      <w:r w:rsidRPr="000369EA">
        <w:rPr>
          <w:rFonts w:ascii="Times New Roman" w:hAnsi="Times New Roman"/>
          <w:b/>
          <w:bCs/>
          <w:sz w:val="24"/>
        </w:rPr>
        <w:t>65</w:t>
      </w:r>
      <w:r w:rsidRPr="000369EA">
        <w:rPr>
          <w:rFonts w:ascii="Times New Roman" w:hAnsi="Times New Roman"/>
          <w:sz w:val="24"/>
        </w:rPr>
        <w:t>: 199–208.</w:t>
      </w:r>
    </w:p>
    <w:p w14:paraId="56EB148D" w14:textId="52C2E324"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Default="009B1911" w:rsidP="003747B2">
      <w:pPr>
        <w:pStyle w:val="Bibliography"/>
        <w:rPr>
          <w:ins w:id="510" w:author="Gao Wang" w:date="2014-10-29T15:40:00Z"/>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7EBB28F0" w14:textId="77954285" w:rsidR="008342A8" w:rsidRPr="001C6A67" w:rsidRDefault="008342A8" w:rsidP="001C6A67">
      <w:pPr>
        <w:spacing w:line="480" w:lineRule="auto"/>
        <w:jc w:val="both"/>
      </w:pPr>
      <w:ins w:id="511" w:author="Gao Wang" w:date="2014-10-29T15:40:00Z">
        <w:r>
          <w:rPr>
            <w:rFonts w:ascii="Times New Roman" w:hAnsi="Times New Roman"/>
            <w:b/>
            <w:sz w:val="24"/>
          </w:rPr>
          <w:t xml:space="preserve">Figure 1. </w:t>
        </w:r>
      </w:ins>
      <w:ins w:id="512" w:author="Gao Wang" w:date="2014-10-29T16:36:00Z">
        <w:r w:rsidR="000C2221">
          <w:rPr>
            <w:rFonts w:ascii="Times New Roman" w:hAnsi="Times New Roman"/>
            <w:b/>
            <w:sz w:val="24"/>
            <w:szCs w:val="24"/>
          </w:rPr>
          <w:t>The Collapsed Haplotype Pattern (CHP) method</w:t>
        </w:r>
        <w:r w:rsidR="000C2221" w:rsidRPr="0048342A">
          <w:rPr>
            <w:rFonts w:ascii="Times New Roman" w:hAnsi="Times New Roman"/>
            <w:sz w:val="24"/>
            <w:szCs w:val="24"/>
          </w:rPr>
          <w:t xml:space="preserve">. This figure illustrates the </w:t>
        </w:r>
      </w:ins>
      <w:ins w:id="513" w:author="Gao Wang" w:date="2014-10-29T16:42:00Z">
        <w:r w:rsidR="00865F51" w:rsidRPr="00AA1941">
          <w:rPr>
            <w:rFonts w:ascii="Times New Roman" w:hAnsi="Times New Roman"/>
            <w:sz w:val="24"/>
            <w:szCs w:val="24"/>
          </w:rPr>
          <w:t>coding</w:t>
        </w:r>
      </w:ins>
      <w:ins w:id="514" w:author="Gao Wang" w:date="2014-10-29T16:36:00Z">
        <w:r w:rsidR="000C2221" w:rsidRPr="00AA1941">
          <w:rPr>
            <w:rFonts w:ascii="Times New Roman" w:hAnsi="Times New Roman"/>
            <w:sz w:val="24"/>
            <w:szCs w:val="24"/>
          </w:rPr>
          <w:t xml:space="preserve"> of regional markers for a group of 6 variants</w:t>
        </w:r>
      </w:ins>
      <w:ins w:id="515" w:author="Gao Wang" w:date="2014-11-05T10:24:00Z">
        <w:r w:rsidR="00E47AA9" w:rsidRPr="00B04294">
          <w:rPr>
            <w:rFonts w:ascii="Times New Roman" w:hAnsi="Times New Roman"/>
            <w:sz w:val="24"/>
            <w:szCs w:val="24"/>
          </w:rPr>
          <w:t xml:space="preserve"> </w:t>
        </w:r>
      </w:ins>
      <w:ins w:id="516" w:author="Gao Wang" w:date="2014-11-05T11:14:00Z">
        <w:r w:rsidR="00B06E1A" w:rsidRPr="002139F0">
          <w:rPr>
            <w:rFonts w:ascii="Times New Roman" w:hAnsi="Times New Roman"/>
            <w:sz w:val="24"/>
            <w:szCs w:val="24"/>
          </w:rPr>
          <w:t xml:space="preserve">in </w:t>
        </w:r>
      </w:ins>
      <w:ins w:id="517" w:author="Gao Wang" w:date="2014-11-05T10:24:00Z">
        <w:r w:rsidR="00E47AA9" w:rsidRPr="002139F0">
          <w:rPr>
            <w:rFonts w:ascii="Times New Roman" w:hAnsi="Times New Roman"/>
            <w:sz w:val="24"/>
            <w:szCs w:val="24"/>
          </w:rPr>
          <w:t>two-generational pedigrees</w:t>
        </w:r>
      </w:ins>
      <w:ins w:id="518" w:author="Gao Wang" w:date="2014-10-29T16:45:00Z">
        <w:r w:rsidR="001C6A67" w:rsidRPr="002139F0">
          <w:rPr>
            <w:rFonts w:ascii="Times New Roman" w:hAnsi="Times New Roman"/>
            <w:sz w:val="24"/>
            <w:szCs w:val="24"/>
          </w:rPr>
          <w:t xml:space="preserve">. Panel A shows </w:t>
        </w:r>
      </w:ins>
      <w:ins w:id="519" w:author="Gao Wang" w:date="2014-11-05T11:24:00Z">
        <w:r w:rsidR="001C6A67" w:rsidRPr="002139F0">
          <w:rPr>
            <w:rFonts w:ascii="Times New Roman" w:hAnsi="Times New Roman"/>
            <w:sz w:val="24"/>
            <w:szCs w:val="24"/>
          </w:rPr>
          <w:t>two</w:t>
        </w:r>
        <w:r w:rsidR="001C6A67">
          <w:rPr>
            <w:rFonts w:ascii="Times New Roman" w:hAnsi="Times New Roman"/>
            <w:sz w:val="24"/>
            <w:szCs w:val="24"/>
          </w:rPr>
          <w:t xml:space="preserve"> families with </w:t>
        </w:r>
      </w:ins>
      <w:ins w:id="520" w:author="Gao Wang" w:date="2014-11-05T12:53:00Z">
        <w:r w:rsidR="002139F0">
          <w:rPr>
            <w:rFonts w:ascii="Times New Roman" w:hAnsi="Times New Roman"/>
            <w:sz w:val="24"/>
            <w:szCs w:val="24"/>
          </w:rPr>
          <w:t xml:space="preserve">the same </w:t>
        </w:r>
      </w:ins>
      <w:ins w:id="521" w:author="Gao Wang" w:date="2014-11-05T11:24:00Z">
        <w:r w:rsidR="001C6A67">
          <w:rPr>
            <w:rFonts w:ascii="Times New Roman" w:hAnsi="Times New Roman"/>
            <w:sz w:val="24"/>
            <w:szCs w:val="24"/>
          </w:rPr>
          <w:t xml:space="preserve">recessive disease but the causal variants are different. </w:t>
        </w:r>
      </w:ins>
      <w:ins w:id="522" w:author="Gao Wang" w:date="2014-11-05T11:26:00Z">
        <w:r w:rsidR="009A6C47">
          <w:rPr>
            <w:rFonts w:ascii="Times New Roman" w:hAnsi="Times New Roman"/>
            <w:sz w:val="24"/>
            <w:szCs w:val="24"/>
          </w:rPr>
          <w:t>Treating the entire region as a bin to collaps</w:t>
        </w:r>
      </w:ins>
      <w:ins w:id="523" w:author="Gao Wang" w:date="2014-11-05T11:28:00Z">
        <w:r w:rsidR="009A6C47">
          <w:rPr>
            <w:rFonts w:ascii="Times New Roman" w:hAnsi="Times New Roman"/>
            <w:sz w:val="24"/>
            <w:szCs w:val="24"/>
          </w:rPr>
          <w:t>e</w:t>
        </w:r>
      </w:ins>
      <w:ins w:id="524" w:author="Gao Wang" w:date="2014-11-05T11:26:00Z">
        <w:r w:rsidR="009A6C47">
          <w:rPr>
            <w:rFonts w:ascii="Times New Roman" w:hAnsi="Times New Roman"/>
            <w:sz w:val="24"/>
            <w:szCs w:val="24"/>
          </w:rPr>
          <w:t xml:space="preserve"> the variants </w:t>
        </w:r>
      </w:ins>
      <w:ins w:id="525" w:author="Gao Wang" w:date="2014-11-05T11:28:00Z">
        <w:r w:rsidR="009A6C47">
          <w:rPr>
            <w:rFonts w:ascii="Times New Roman" w:hAnsi="Times New Roman"/>
            <w:sz w:val="24"/>
            <w:szCs w:val="24"/>
          </w:rPr>
          <w:t>effectively captures transmission of disease variant</w:t>
        </w:r>
      </w:ins>
      <w:ins w:id="526" w:author="Gao Wang" w:date="2014-11-05T12:53:00Z">
        <w:r w:rsidR="00414E22">
          <w:rPr>
            <w:rFonts w:ascii="Times New Roman" w:hAnsi="Times New Roman"/>
            <w:sz w:val="24"/>
            <w:szCs w:val="24"/>
          </w:rPr>
          <w:t>s</w:t>
        </w:r>
      </w:ins>
      <w:ins w:id="527" w:author="Gao Wang" w:date="2014-11-05T11:28:00Z">
        <w:r w:rsidR="009A6C47">
          <w:rPr>
            <w:rFonts w:ascii="Times New Roman" w:hAnsi="Times New Roman"/>
            <w:sz w:val="24"/>
            <w:szCs w:val="24"/>
          </w:rPr>
          <w:t xml:space="preserve"> and leads to the same coding of alleles between families</w:t>
        </w:r>
      </w:ins>
      <w:ins w:id="528" w:author="Gao Wang" w:date="2014-11-05T12:53:00Z">
        <w:r w:rsidR="00600950">
          <w:rPr>
            <w:rFonts w:ascii="Times New Roman" w:hAnsi="Times New Roman"/>
            <w:sz w:val="24"/>
            <w:szCs w:val="24"/>
          </w:rPr>
          <w:t>;</w:t>
        </w:r>
      </w:ins>
      <w:ins w:id="529" w:author="Gao Wang" w:date="2014-11-05T11:29:00Z">
        <w:r w:rsidR="009A6C47">
          <w:rPr>
            <w:rFonts w:ascii="Times New Roman" w:hAnsi="Times New Roman"/>
            <w:sz w:val="24"/>
            <w:szCs w:val="24"/>
          </w:rPr>
          <w:t xml:space="preserve"> information on linkage </w:t>
        </w:r>
      </w:ins>
      <w:ins w:id="530" w:author="Gao Wang" w:date="2014-11-05T12:54:00Z">
        <w:r w:rsidR="00D60AC8">
          <w:rPr>
            <w:rFonts w:ascii="Times New Roman" w:hAnsi="Times New Roman"/>
            <w:sz w:val="24"/>
            <w:szCs w:val="24"/>
          </w:rPr>
          <w:t xml:space="preserve">of the region </w:t>
        </w:r>
      </w:ins>
      <w:ins w:id="531" w:author="Gao Wang" w:date="2014-11-05T11:29:00Z">
        <w:r w:rsidR="009A6C47">
          <w:rPr>
            <w:rFonts w:ascii="Times New Roman" w:hAnsi="Times New Roman"/>
            <w:sz w:val="24"/>
            <w:szCs w:val="24"/>
          </w:rPr>
          <w:t>can be combined</w:t>
        </w:r>
      </w:ins>
      <w:ins w:id="532" w:author="Gao Wang" w:date="2014-11-05T12:54:00Z">
        <w:r w:rsidR="00600950">
          <w:rPr>
            <w:rFonts w:ascii="Times New Roman" w:hAnsi="Times New Roman"/>
            <w:sz w:val="24"/>
            <w:szCs w:val="24"/>
          </w:rPr>
          <w:t xml:space="preserve"> across families</w:t>
        </w:r>
      </w:ins>
      <w:ins w:id="533" w:author="Gao Wang" w:date="2014-11-05T11:29:00Z">
        <w:r w:rsidR="009A6C47">
          <w:rPr>
            <w:rFonts w:ascii="Times New Roman" w:hAnsi="Times New Roman"/>
            <w:sz w:val="24"/>
            <w:szCs w:val="24"/>
          </w:rPr>
          <w:t xml:space="preserve">. For regions with more diverse </w:t>
        </w:r>
      </w:ins>
      <w:ins w:id="534" w:author="Gao Wang" w:date="2014-11-05T12:54:00Z">
        <w:r w:rsidR="009612ED">
          <w:rPr>
            <w:rFonts w:ascii="Times New Roman" w:hAnsi="Times New Roman"/>
            <w:sz w:val="24"/>
            <w:szCs w:val="24"/>
          </w:rPr>
          <w:t xml:space="preserve">rare variant </w:t>
        </w:r>
      </w:ins>
      <w:ins w:id="535" w:author="Gao Wang" w:date="2014-11-05T11:30:00Z">
        <w:r w:rsidR="009A6C47">
          <w:rPr>
            <w:rFonts w:ascii="Times New Roman" w:hAnsi="Times New Roman"/>
            <w:sz w:val="24"/>
            <w:szCs w:val="24"/>
          </w:rPr>
          <w:t xml:space="preserve">architecture as displayed in Panel B, collapsing rare variants </w:t>
        </w:r>
      </w:ins>
      <w:ins w:id="536" w:author="Gao Wang" w:date="2014-11-05T11:32:00Z">
        <w:r w:rsidR="009A6C47">
          <w:rPr>
            <w:rFonts w:ascii="Times New Roman" w:hAnsi="Times New Roman"/>
            <w:sz w:val="24"/>
            <w:szCs w:val="24"/>
          </w:rPr>
          <w:t>will</w:t>
        </w:r>
      </w:ins>
      <w:ins w:id="537" w:author="Gao Wang" w:date="2014-11-05T11:30:00Z">
        <w:r w:rsidR="009A6C47">
          <w:rPr>
            <w:rFonts w:ascii="Times New Roman" w:hAnsi="Times New Roman"/>
            <w:sz w:val="24"/>
            <w:szCs w:val="24"/>
          </w:rPr>
          <w:t xml:space="preserve"> result in loss of information </w:t>
        </w:r>
      </w:ins>
      <w:ins w:id="538" w:author="Gao Wang" w:date="2014-11-05T11:32:00Z">
        <w:r w:rsidR="009A6C47">
          <w:rPr>
            <w:rFonts w:ascii="Times New Roman" w:hAnsi="Times New Roman"/>
            <w:sz w:val="24"/>
            <w:szCs w:val="24"/>
          </w:rPr>
          <w:t>(meiosis on offspring 1 and 4 will be uninformative), in which case haplotype pattern</w:t>
        </w:r>
      </w:ins>
      <w:ins w:id="539" w:author="Gao Wang" w:date="2014-11-05T11:34:00Z">
        <w:r w:rsidR="009A6C47">
          <w:rPr>
            <w:rFonts w:ascii="Times New Roman" w:hAnsi="Times New Roman"/>
            <w:sz w:val="24"/>
            <w:szCs w:val="24"/>
          </w:rPr>
          <w:t>s</w:t>
        </w:r>
      </w:ins>
      <w:ins w:id="540" w:author="Gao Wang" w:date="2014-11-05T11:32:00Z">
        <w:r w:rsidR="009A6C47">
          <w:rPr>
            <w:rFonts w:ascii="Times New Roman" w:hAnsi="Times New Roman"/>
            <w:sz w:val="24"/>
            <w:szCs w:val="24"/>
          </w:rPr>
          <w:t xml:space="preserve"> should be used</w:t>
        </w:r>
      </w:ins>
      <w:ins w:id="541" w:author="Gao Wang" w:date="2014-11-05T12:54:00Z">
        <w:r w:rsidR="00A455B1">
          <w:rPr>
            <w:rFonts w:ascii="Times New Roman" w:hAnsi="Times New Roman"/>
            <w:sz w:val="24"/>
            <w:szCs w:val="24"/>
          </w:rPr>
          <w:t xml:space="preserve"> directly as regional markers.</w:t>
        </w:r>
      </w:ins>
      <w:bookmarkStart w:id="542" w:name="_GoBack"/>
      <w:bookmarkEnd w:id="542"/>
      <w:ins w:id="543" w:author="Gao Wang" w:date="2014-11-05T11:32:00Z">
        <w:r w:rsidR="009A6C47">
          <w:rPr>
            <w:rFonts w:ascii="Times New Roman" w:hAnsi="Times New Roman"/>
            <w:sz w:val="24"/>
            <w:szCs w:val="24"/>
          </w:rPr>
          <w:t xml:space="preserve"> </w:t>
        </w:r>
      </w:ins>
    </w:p>
    <w:p w14:paraId="0D2555A8" w14:textId="36EFBD39" w:rsidR="001719DA" w:rsidRDefault="00CC032D" w:rsidP="00CC032D">
      <w:pPr>
        <w:spacing w:afterLines="280" w:after="672" w:line="480" w:lineRule="auto"/>
        <w:jc w:val="both"/>
        <w:rPr>
          <w:rFonts w:ascii="Times New Roman" w:hAnsi="Times New Roman"/>
          <w:sz w:val="24"/>
          <w:szCs w:val="24"/>
        </w:rPr>
      </w:pPr>
      <w:r>
        <w:rPr>
          <w:rFonts w:ascii="Times New Roman" w:hAnsi="Times New Roman"/>
          <w:b/>
          <w:sz w:val="24"/>
        </w:rPr>
        <w:t xml:space="preserve">Figure </w:t>
      </w:r>
      <w:ins w:id="544" w:author="Gao Wang" w:date="2014-10-29T15:40:00Z">
        <w:r w:rsidR="00AF18A1">
          <w:rPr>
            <w:rFonts w:ascii="Times New Roman" w:hAnsi="Times New Roman"/>
            <w:b/>
            <w:sz w:val="24"/>
          </w:rPr>
          <w:t>2</w:t>
        </w:r>
      </w:ins>
      <w:del w:id="545" w:author="Gao Wang" w:date="2014-10-29T15:40:00Z">
        <w:r w:rsidR="003D4FC1" w:rsidDel="00AF18A1">
          <w:rPr>
            <w:rFonts w:ascii="Times New Roman" w:hAnsi="Times New Roman"/>
            <w:b/>
            <w:sz w:val="24"/>
          </w:rPr>
          <w:delText>1</w:delText>
        </w:r>
      </w:del>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del w:id="546" w:author="Gao Wang" w:date="2014-10-29T11:18:00Z">
        <w:r w:rsidDel="009F334F">
          <w:rPr>
            <w:rFonts w:ascii="Times New Roman" w:hAnsi="Times New Roman"/>
            <w:sz w:val="24"/>
            <w:szCs w:val="24"/>
          </w:rPr>
          <w:delText xml:space="preserve">mutations </w:delText>
        </w:r>
      </w:del>
      <w:ins w:id="547" w:author="Gao Wang" w:date="2014-10-29T11:18:00Z">
        <w:r w:rsidR="009F334F">
          <w:rPr>
            <w:rFonts w:ascii="Times New Roman" w:hAnsi="Times New Roman"/>
            <w:sz w:val="24"/>
            <w:szCs w:val="24"/>
          </w:rPr>
          <w:t xml:space="preserve">variants </w:t>
        </w:r>
      </w:ins>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w:t>
      </w:r>
      <w:r>
        <w:rPr>
          <w:rFonts w:ascii="Times New Roman" w:hAnsi="Times New Roman"/>
          <w:sz w:val="24"/>
          <w:szCs w:val="24"/>
        </w:rPr>
        <w:lastRenderedPageBreak/>
        <w:t xml:space="preserve">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03412B7D" w14:textId="0D736298" w:rsidR="00A72D0E" w:rsidRDefault="00A72D0E" w:rsidP="00CC032D">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t>Tables</w:t>
      </w:r>
    </w:p>
    <w:p w14:paraId="3D4CB93B" w14:textId="17CB0A7D" w:rsidR="00695197" w:rsidRPr="00695197" w:rsidRDefault="00695197" w:rsidP="00CC032D">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Sample size estimates for the simulated NSHI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38888FF"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2411DD9"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722D89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EDCBD26"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05514AE7"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1AB32935"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408CF3"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556C370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19803CCD"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7FC7CF9"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C532A3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D88081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56ABB22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13DE3A7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4F74C45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4D9CF56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3B57D78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7A9550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662F84C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48055F3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1123BA0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22A42C4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0F429CA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09812A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0DBB0F1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3F345CF"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16C9D6C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841CCE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6F5E019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46F277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3749C9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24C752A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4C7C54DE"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C3DA1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363803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B3A904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70BCD20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D203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11E89E3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240AC6E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1B9837E4"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8D0AC2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869366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5758C5E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3AD7A3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3135C8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7753E5A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689E4A6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767F298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9A4F8B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8E5C0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12311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695BAF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7D58990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4AF4CBE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C3E8B9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00B203ED"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76906E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33B4E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5397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7DD9A3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4B70F0B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6CE743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94C56F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2DBE2FE"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84D50A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91CAB7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BEA65B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A4C2E5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479B715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3156E78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DFBE06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6DEE69DC"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8A030E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348190F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69A26B3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16F79B2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340926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5E088179"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075BF5B9"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7FFA7A38"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E600AD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58CC5E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3491FDA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BBA59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CCC49C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043637E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2F0C252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1E24D5AA"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72FBED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DB9FC5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3311E6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0C0C69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E90AD5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5F5775F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395572E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5FA9558A"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0625AFE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ED90B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17973EE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20548DF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6D70E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6344DF5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643851D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4A6500DA"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7E436931"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7B2789BD"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36DC0B20"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32A3A105"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18AC08B8" w14:textId="098A8CEB" w:rsidR="00A72D0E" w:rsidRPr="00836421" w:rsidRDefault="00A72D0E" w:rsidP="00695197">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Gao Wang" w:date="2014-11-04T18:18:00Z" w:initials="gw">
    <w:p w14:paraId="66CA5579" w14:textId="04C13586" w:rsidR="003E2669" w:rsidRPr="00800D4A" w:rsidRDefault="003E2669">
      <w:pPr>
        <w:pStyle w:val="CommentText"/>
        <w:rPr>
          <w:lang w:val="en-US"/>
        </w:rPr>
      </w:pPr>
      <w:r>
        <w:rPr>
          <w:rStyle w:val="CommentReference"/>
        </w:rPr>
        <w:annotationRef/>
      </w:r>
      <w:r>
        <w:rPr>
          <w:lang w:val="en-US"/>
        </w:rPr>
        <w:t>Changed for reviewer 2</w:t>
      </w:r>
    </w:p>
  </w:comment>
  <w:comment w:id="22" w:author="Gao Wang" w:date="2014-11-04T18:18:00Z" w:initials="gw">
    <w:p w14:paraId="128A2052" w14:textId="1232ECAE" w:rsidR="003E2669" w:rsidRPr="00395302" w:rsidRDefault="003E2669">
      <w:pPr>
        <w:pStyle w:val="CommentText"/>
        <w:rPr>
          <w:lang w:val="en-US"/>
        </w:rPr>
      </w:pPr>
      <w:r>
        <w:rPr>
          <w:rStyle w:val="CommentReference"/>
        </w:rPr>
        <w:annotationRef/>
      </w:r>
      <w:r>
        <w:rPr>
          <w:lang w:val="en-US"/>
        </w:rPr>
        <w:t>Added figure for reviewer 3</w:t>
      </w:r>
    </w:p>
  </w:comment>
  <w:comment w:id="30" w:author="Gao Wang" w:date="2014-11-04T18:19:00Z" w:initials="gw">
    <w:p w14:paraId="1E579414" w14:textId="5AB27477" w:rsidR="003E2669" w:rsidRPr="002A670F" w:rsidRDefault="003E2669">
      <w:pPr>
        <w:pStyle w:val="CommentText"/>
        <w:rPr>
          <w:lang w:val="en-US"/>
        </w:rPr>
      </w:pPr>
      <w:r>
        <w:rPr>
          <w:rStyle w:val="CommentReference"/>
        </w:rPr>
        <w:annotationRef/>
      </w:r>
      <w:r>
        <w:rPr>
          <w:lang w:val="en-US"/>
        </w:rPr>
        <w:t>Edited for reviewer 3</w:t>
      </w:r>
    </w:p>
  </w:comment>
  <w:comment w:id="116" w:author="Gao Wang" w:date="2014-11-04T18:19:00Z" w:initials="gw">
    <w:p w14:paraId="3C4BB8D9" w14:textId="7A548C81" w:rsidR="003E2669" w:rsidRPr="006109DA" w:rsidRDefault="003E2669">
      <w:pPr>
        <w:pStyle w:val="CommentText"/>
        <w:rPr>
          <w:lang w:val="en-US"/>
        </w:rPr>
      </w:pPr>
      <w:r>
        <w:rPr>
          <w:rStyle w:val="CommentReference"/>
        </w:rPr>
        <w:annotationRef/>
      </w:r>
      <w:r>
        <w:rPr>
          <w:lang w:val="en-US"/>
        </w:rPr>
        <w:t>This paragraph is re-written because of reviewer 3’s comments.</w:t>
      </w:r>
    </w:p>
  </w:comment>
  <w:comment w:id="143" w:author="Gao Wang" w:date="2014-11-04T18:20:00Z" w:initials="gw">
    <w:p w14:paraId="46B21E10" w14:textId="211FD947" w:rsidR="003E2669" w:rsidRPr="00441FB9" w:rsidRDefault="003E2669">
      <w:pPr>
        <w:pStyle w:val="CommentText"/>
        <w:rPr>
          <w:lang w:val="en-US"/>
        </w:rPr>
      </w:pPr>
      <w:r>
        <w:rPr>
          <w:rStyle w:val="CommentReference"/>
        </w:rPr>
        <w:annotationRef/>
      </w:r>
      <w:r>
        <w:rPr>
          <w:lang w:val="en-US"/>
        </w:rPr>
        <w:t>Added for reviewer 3</w:t>
      </w:r>
    </w:p>
  </w:comment>
  <w:comment w:id="372" w:author="Gao Wang" w:date="2014-10-30T14:21:00Z" w:initials="gw">
    <w:p w14:paraId="49F8E191" w14:textId="68256278" w:rsidR="003E2669" w:rsidRPr="0009339E" w:rsidRDefault="003E2669">
      <w:pPr>
        <w:pStyle w:val="CommentText"/>
        <w:rPr>
          <w:lang w:val="en-US"/>
        </w:rPr>
      </w:pPr>
      <w:r>
        <w:rPr>
          <w:rStyle w:val="CommentReference"/>
        </w:rPr>
        <w:annotationRef/>
      </w:r>
      <w:r>
        <w:rPr>
          <w:lang w:val="en-US"/>
        </w:rPr>
        <w:t>This answers reviewer 3’s question. Also he</w:t>
      </w:r>
      <w:r>
        <w:t xml:space="preserve"> asked us to quantify the MAF cutoff. What should we do? From Hang’s work we know it’s dangerous to make a comment.</w:t>
      </w:r>
    </w:p>
  </w:comment>
  <w:comment w:id="375" w:author="Gao Wang" w:date="2014-11-05T10:09:00Z" w:initials="gw">
    <w:p w14:paraId="4D248576" w14:textId="17743FB4" w:rsidR="006C6D8B" w:rsidRPr="006C6D8B" w:rsidRDefault="006C6D8B">
      <w:pPr>
        <w:pStyle w:val="CommentText"/>
        <w:rPr>
          <w:lang w:val="en-US"/>
        </w:rPr>
      </w:pPr>
      <w:r>
        <w:rPr>
          <w:rStyle w:val="CommentReference"/>
        </w:rPr>
        <w:annotationRef/>
      </w:r>
      <w:r>
        <w:rPr>
          <w:lang w:val="en-US"/>
        </w:rPr>
        <w:t>MAF cutoff added here</w:t>
      </w:r>
    </w:p>
  </w:comment>
  <w:comment w:id="417" w:author="Gao Wang" w:date="2014-11-04T18:22:00Z" w:initials="gw">
    <w:p w14:paraId="5379D287" w14:textId="564D3BA6" w:rsidR="003E2669" w:rsidRPr="00DF3DDF" w:rsidRDefault="003E2669">
      <w:pPr>
        <w:pStyle w:val="CommentText"/>
        <w:rPr>
          <w:lang w:val="en-US"/>
        </w:rPr>
      </w:pPr>
      <w:r>
        <w:rPr>
          <w:rStyle w:val="CommentReference"/>
        </w:rPr>
        <w:annotationRef/>
      </w:r>
      <w:r>
        <w:rPr>
          <w:lang w:val="en-US"/>
        </w:rPr>
        <w:t>Added for reviewer 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CA5579" w15:done="0"/>
  <w15:commentEx w15:paraId="128A2052" w15:done="0"/>
  <w15:commentEx w15:paraId="1E579414" w15:done="0"/>
  <w15:commentEx w15:paraId="3C4BB8D9" w15:done="0"/>
  <w15:commentEx w15:paraId="46B21E10" w15:done="0"/>
  <w15:commentEx w15:paraId="49F8E191" w15:done="0"/>
  <w15:commentEx w15:paraId="4D248576" w15:done="0"/>
  <w15:commentEx w15:paraId="5379D2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81AFF" w14:textId="77777777" w:rsidR="00B812DF" w:rsidRDefault="00B812DF">
      <w:pPr>
        <w:spacing w:after="0" w:line="240" w:lineRule="auto"/>
      </w:pPr>
      <w:r>
        <w:separator/>
      </w:r>
    </w:p>
  </w:endnote>
  <w:endnote w:type="continuationSeparator" w:id="0">
    <w:p w14:paraId="0FA20541" w14:textId="77777777" w:rsidR="00B812DF" w:rsidRDefault="00B81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C99677" w14:textId="77777777" w:rsidR="00B812DF" w:rsidRDefault="00B812DF">
      <w:pPr>
        <w:spacing w:after="0" w:line="240" w:lineRule="auto"/>
      </w:pPr>
      <w:r>
        <w:separator/>
      </w:r>
    </w:p>
  </w:footnote>
  <w:footnote w:type="continuationSeparator" w:id="0">
    <w:p w14:paraId="0BE465E5" w14:textId="77777777" w:rsidR="00B812DF" w:rsidRDefault="00B812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C21"/>
    <w:rsid w:val="00021F2C"/>
    <w:rsid w:val="00022DF8"/>
    <w:rsid w:val="0002432C"/>
    <w:rsid w:val="000262B9"/>
    <w:rsid w:val="00027566"/>
    <w:rsid w:val="0003004A"/>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E7C"/>
    <w:rsid w:val="00046042"/>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37DE"/>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6393"/>
    <w:rsid w:val="00076FDA"/>
    <w:rsid w:val="0008034A"/>
    <w:rsid w:val="00080444"/>
    <w:rsid w:val="00082929"/>
    <w:rsid w:val="00083579"/>
    <w:rsid w:val="000838F4"/>
    <w:rsid w:val="00084FC1"/>
    <w:rsid w:val="0008655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B03C1"/>
    <w:rsid w:val="000B0BA6"/>
    <w:rsid w:val="000B109A"/>
    <w:rsid w:val="000B3175"/>
    <w:rsid w:val="000B399B"/>
    <w:rsid w:val="000B45F9"/>
    <w:rsid w:val="000B4F10"/>
    <w:rsid w:val="000B5F69"/>
    <w:rsid w:val="000B6E50"/>
    <w:rsid w:val="000C11F7"/>
    <w:rsid w:val="000C151C"/>
    <w:rsid w:val="000C2221"/>
    <w:rsid w:val="000C27F2"/>
    <w:rsid w:val="000C3F6E"/>
    <w:rsid w:val="000C5661"/>
    <w:rsid w:val="000C6733"/>
    <w:rsid w:val="000D163E"/>
    <w:rsid w:val="000D1CB5"/>
    <w:rsid w:val="000D30A5"/>
    <w:rsid w:val="000D52E6"/>
    <w:rsid w:val="000D5458"/>
    <w:rsid w:val="000D54A4"/>
    <w:rsid w:val="000D7360"/>
    <w:rsid w:val="000E0184"/>
    <w:rsid w:val="000E08AC"/>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836"/>
    <w:rsid w:val="001A4683"/>
    <w:rsid w:val="001A48A2"/>
    <w:rsid w:val="001A4D2D"/>
    <w:rsid w:val="001A6644"/>
    <w:rsid w:val="001A75C3"/>
    <w:rsid w:val="001A7769"/>
    <w:rsid w:val="001B0FD2"/>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5FFE"/>
    <w:rsid w:val="002C01D0"/>
    <w:rsid w:val="002C2C08"/>
    <w:rsid w:val="002C35EE"/>
    <w:rsid w:val="002C3E19"/>
    <w:rsid w:val="002C6413"/>
    <w:rsid w:val="002D0A1E"/>
    <w:rsid w:val="002D10FA"/>
    <w:rsid w:val="002D2277"/>
    <w:rsid w:val="002D5B65"/>
    <w:rsid w:val="002D6051"/>
    <w:rsid w:val="002D698F"/>
    <w:rsid w:val="002E0C8E"/>
    <w:rsid w:val="002E14F8"/>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759B"/>
    <w:rsid w:val="003E0317"/>
    <w:rsid w:val="003E21E1"/>
    <w:rsid w:val="003E2669"/>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A4055"/>
    <w:rsid w:val="004A62FB"/>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B09"/>
    <w:rsid w:val="005954EC"/>
    <w:rsid w:val="005957EF"/>
    <w:rsid w:val="005A0AD7"/>
    <w:rsid w:val="005A2017"/>
    <w:rsid w:val="005A259F"/>
    <w:rsid w:val="005A2622"/>
    <w:rsid w:val="005A316D"/>
    <w:rsid w:val="005A3A78"/>
    <w:rsid w:val="005A3B73"/>
    <w:rsid w:val="005A3CFE"/>
    <w:rsid w:val="005A4B82"/>
    <w:rsid w:val="005A56FB"/>
    <w:rsid w:val="005A6A54"/>
    <w:rsid w:val="005A6B8E"/>
    <w:rsid w:val="005A6C22"/>
    <w:rsid w:val="005B02E1"/>
    <w:rsid w:val="005B0EE9"/>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63D3"/>
    <w:rsid w:val="005D788D"/>
    <w:rsid w:val="005D788E"/>
    <w:rsid w:val="005E1C91"/>
    <w:rsid w:val="005E1EA0"/>
    <w:rsid w:val="005E2223"/>
    <w:rsid w:val="005E4081"/>
    <w:rsid w:val="005E577F"/>
    <w:rsid w:val="005E58BD"/>
    <w:rsid w:val="005F05EC"/>
    <w:rsid w:val="005F06F9"/>
    <w:rsid w:val="005F1211"/>
    <w:rsid w:val="005F26B7"/>
    <w:rsid w:val="005F27A2"/>
    <w:rsid w:val="005F2B28"/>
    <w:rsid w:val="005F5483"/>
    <w:rsid w:val="005F7F9C"/>
    <w:rsid w:val="00600950"/>
    <w:rsid w:val="00600D51"/>
    <w:rsid w:val="00603867"/>
    <w:rsid w:val="00603BEE"/>
    <w:rsid w:val="00604421"/>
    <w:rsid w:val="00604E96"/>
    <w:rsid w:val="0060720B"/>
    <w:rsid w:val="006109DA"/>
    <w:rsid w:val="00610F9B"/>
    <w:rsid w:val="00611025"/>
    <w:rsid w:val="006117A3"/>
    <w:rsid w:val="00612DBE"/>
    <w:rsid w:val="00612F12"/>
    <w:rsid w:val="00613710"/>
    <w:rsid w:val="00615867"/>
    <w:rsid w:val="0062110E"/>
    <w:rsid w:val="00621A06"/>
    <w:rsid w:val="006233E2"/>
    <w:rsid w:val="006234AE"/>
    <w:rsid w:val="00623518"/>
    <w:rsid w:val="00623F66"/>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223B"/>
    <w:rsid w:val="0086286D"/>
    <w:rsid w:val="00862893"/>
    <w:rsid w:val="00864C34"/>
    <w:rsid w:val="008654AE"/>
    <w:rsid w:val="00865F51"/>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770A"/>
    <w:rsid w:val="009077AC"/>
    <w:rsid w:val="00910CA5"/>
    <w:rsid w:val="009117E9"/>
    <w:rsid w:val="00911C7F"/>
    <w:rsid w:val="00912CED"/>
    <w:rsid w:val="00913563"/>
    <w:rsid w:val="00914B5B"/>
    <w:rsid w:val="009156E9"/>
    <w:rsid w:val="00916BEE"/>
    <w:rsid w:val="00917770"/>
    <w:rsid w:val="00917F11"/>
    <w:rsid w:val="00917FA8"/>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570DA"/>
    <w:rsid w:val="0096082B"/>
    <w:rsid w:val="009612ED"/>
    <w:rsid w:val="009618C9"/>
    <w:rsid w:val="00966244"/>
    <w:rsid w:val="0096716F"/>
    <w:rsid w:val="00967306"/>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43C"/>
    <w:rsid w:val="00AD2CDA"/>
    <w:rsid w:val="00AD2F4D"/>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2445"/>
    <w:rsid w:val="00BF260E"/>
    <w:rsid w:val="00BF2CC8"/>
    <w:rsid w:val="00BF31DF"/>
    <w:rsid w:val="00BF4759"/>
    <w:rsid w:val="00BF5F58"/>
    <w:rsid w:val="00BF621D"/>
    <w:rsid w:val="00BF67AA"/>
    <w:rsid w:val="00BF6CD2"/>
    <w:rsid w:val="00C02DCD"/>
    <w:rsid w:val="00C0377C"/>
    <w:rsid w:val="00C05F7A"/>
    <w:rsid w:val="00C07F3B"/>
    <w:rsid w:val="00C10270"/>
    <w:rsid w:val="00C10BB5"/>
    <w:rsid w:val="00C1131A"/>
    <w:rsid w:val="00C11A69"/>
    <w:rsid w:val="00C11DFC"/>
    <w:rsid w:val="00C13590"/>
    <w:rsid w:val="00C15A32"/>
    <w:rsid w:val="00C16DA3"/>
    <w:rsid w:val="00C176A2"/>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4DF"/>
    <w:rsid w:val="00C459B6"/>
    <w:rsid w:val="00C45E6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B6C"/>
    <w:rsid w:val="00CD569B"/>
    <w:rsid w:val="00CD583A"/>
    <w:rsid w:val="00CD6310"/>
    <w:rsid w:val="00CD668C"/>
    <w:rsid w:val="00CE3B22"/>
    <w:rsid w:val="00CE5CF1"/>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7AA9"/>
    <w:rsid w:val="00E50CF2"/>
    <w:rsid w:val="00E50D5F"/>
    <w:rsid w:val="00E51434"/>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67A5"/>
    <w:rsid w:val="00E673B9"/>
    <w:rsid w:val="00E67D3E"/>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3B3F"/>
    <w:rsid w:val="00F14459"/>
    <w:rsid w:val="00F14AAA"/>
    <w:rsid w:val="00F14C5F"/>
    <w:rsid w:val="00F171EF"/>
    <w:rsid w:val="00F173C3"/>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A071A"/>
    <w:rsid w:val="00FA0786"/>
    <w:rsid w:val="00FA10E5"/>
    <w:rsid w:val="00FA1186"/>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2D000538"/>
  <w15:docId w15:val="{6CA60823-AADB-43FF-9129-9AE45A5C5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hyperlink" Target="http://bioinformatics.org/seqlink" TargetMode="Externa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microsoft.com/office/2011/relationships/commentsExtended" Target="commentsExtended.xm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oleObject" Target="embeddings/oleObject17.bin"/><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theme" Target="theme/theme1.xm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E80F5-5872-4943-B9FD-FB91C7007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6</Pages>
  <Words>9585</Words>
  <Characters>5464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4097</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64</cp:revision>
  <cp:lastPrinted>2013-06-06T18:11:00Z</cp:lastPrinted>
  <dcterms:created xsi:type="dcterms:W3CDTF">2014-11-05T05:16:00Z</dcterms:created>
  <dcterms:modified xsi:type="dcterms:W3CDTF">2014-11-0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LSlLB7sf"/&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